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051D88B" w14:textId="77777777" w:rsidR="00C37E07" w:rsidRDefault="00C37E07" w:rsidP="00C37E0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>Supplementary Material (for online publishing only)</w:t>
      </w:r>
    </w:p>
    <w:p w14:paraId="7E7649EB" w14:textId="77777777" w:rsidR="00C37E07" w:rsidRDefault="00C37E07" w:rsidP="008F4B3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5533EFA" w14:textId="4E1B0AB3" w:rsidR="00033DB7" w:rsidRPr="00007F3E" w:rsidRDefault="00033DB7" w:rsidP="008F4B3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07F3E">
        <w:rPr>
          <w:rFonts w:ascii="Times New Roman" w:hAnsi="Times New Roman" w:cs="Times New Roman"/>
          <w:sz w:val="24"/>
          <w:szCs w:val="24"/>
        </w:rPr>
        <w:t>Supplementary Methods</w:t>
      </w:r>
    </w:p>
    <w:p w14:paraId="612B9BEF" w14:textId="7CFA63FB" w:rsidR="00D65C4E" w:rsidRPr="00007F3E" w:rsidRDefault="00D65C4E" w:rsidP="00033DB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07F3E">
        <w:rPr>
          <w:rFonts w:ascii="Times New Roman" w:hAnsi="Times New Roman" w:cs="Times New Roman"/>
          <w:i/>
          <w:iCs/>
          <w:sz w:val="24"/>
          <w:szCs w:val="24"/>
        </w:rPr>
        <w:t>Environmental colonization sampling:</w:t>
      </w:r>
      <w:r w:rsidRPr="00007F3E">
        <w:rPr>
          <w:rFonts w:ascii="Times New Roman" w:hAnsi="Times New Roman" w:cs="Times New Roman"/>
          <w:sz w:val="24"/>
          <w:szCs w:val="24"/>
        </w:rPr>
        <w:t xml:space="preserve">  The swabs were inserted 2.5 cm below the drain plate for sampling</w:t>
      </w:r>
      <w:r w:rsidR="00017A9D">
        <w:rPr>
          <w:rFonts w:ascii="Times New Roman" w:hAnsi="Times New Roman" w:cs="Times New Roman"/>
          <w:sz w:val="24"/>
          <w:szCs w:val="24"/>
        </w:rPr>
        <w:t>.</w:t>
      </w:r>
      <w:r w:rsidRPr="00007F3E">
        <w:rPr>
          <w:rFonts w:ascii="Times New Roman" w:hAnsi="Times New Roman" w:cs="Times New Roman"/>
          <w:color w:val="2B579A"/>
          <w:sz w:val="24"/>
          <w:szCs w:val="24"/>
        </w:rPr>
        <w:fldChar w:fldCharType="begin">
          <w:fldData xml:space="preserve">PEVuZE5vdGU+PENpdGU+PEF1dGhvcj5NYXRoZXJzPC9BdXRob3I+PFllYXI+MjAxODwvWWVhcj48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</w:fldData>
        </w:fldChar>
      </w:r>
      <w:r w:rsidR="00017A9D">
        <w:rPr>
          <w:rFonts w:ascii="Times New Roman" w:hAnsi="Times New Roman" w:cs="Times New Roman"/>
          <w:color w:val="2B579A"/>
          <w:sz w:val="24"/>
          <w:szCs w:val="24"/>
        </w:rPr>
        <w:instrText xml:space="preserve"> ADDIN EN.CITE </w:instrText>
      </w:r>
      <w:r w:rsidR="00017A9D">
        <w:rPr>
          <w:rFonts w:ascii="Times New Roman" w:hAnsi="Times New Roman" w:cs="Times New Roman"/>
          <w:color w:val="2B579A"/>
          <w:sz w:val="24"/>
          <w:szCs w:val="24"/>
        </w:rPr>
        <w:fldChar w:fldCharType="begin">
          <w:fldData xml:space="preserve">PEVuZE5vdGU+PENpdGU+PEF1dGhvcj5NYXRoZXJzPC9BdXRob3I+PFllYXI+MjAxODwvWWVhcj48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</w:fldData>
        </w:fldChar>
      </w:r>
      <w:r w:rsidR="00017A9D">
        <w:rPr>
          <w:rFonts w:ascii="Times New Roman" w:hAnsi="Times New Roman" w:cs="Times New Roman"/>
          <w:color w:val="2B579A"/>
          <w:sz w:val="24"/>
          <w:szCs w:val="24"/>
        </w:rPr>
        <w:instrText xml:space="preserve"> ADDIN EN.CITE.DATA </w:instrText>
      </w:r>
      <w:r w:rsidR="00017A9D">
        <w:rPr>
          <w:rFonts w:ascii="Times New Roman" w:hAnsi="Times New Roman" w:cs="Times New Roman"/>
          <w:color w:val="2B579A"/>
          <w:sz w:val="24"/>
          <w:szCs w:val="24"/>
        </w:rPr>
      </w:r>
      <w:r w:rsidR="00017A9D">
        <w:rPr>
          <w:rFonts w:ascii="Times New Roman" w:hAnsi="Times New Roman" w:cs="Times New Roman"/>
          <w:color w:val="2B579A"/>
          <w:sz w:val="24"/>
          <w:szCs w:val="24"/>
        </w:rPr>
        <w:fldChar w:fldCharType="end"/>
      </w:r>
      <w:r w:rsidRPr="00007F3E">
        <w:rPr>
          <w:rFonts w:ascii="Times New Roman" w:hAnsi="Times New Roman" w:cs="Times New Roman"/>
          <w:color w:val="2B579A"/>
          <w:sz w:val="24"/>
          <w:szCs w:val="24"/>
        </w:rPr>
      </w:r>
      <w:r w:rsidRPr="00007F3E">
        <w:rPr>
          <w:rFonts w:ascii="Times New Roman" w:hAnsi="Times New Roman" w:cs="Times New Roman"/>
          <w:color w:val="2B579A"/>
          <w:sz w:val="24"/>
          <w:szCs w:val="24"/>
        </w:rPr>
        <w:fldChar w:fldCharType="separate"/>
      </w:r>
      <w:r w:rsidR="00017A9D" w:rsidRPr="00017A9D">
        <w:rPr>
          <w:rFonts w:ascii="Times New Roman" w:hAnsi="Times New Roman" w:cs="Times New Roman"/>
          <w:noProof/>
          <w:color w:val="2B579A"/>
          <w:sz w:val="24"/>
          <w:szCs w:val="24"/>
          <w:vertAlign w:val="superscript"/>
        </w:rPr>
        <w:t>1</w:t>
      </w:r>
      <w:r w:rsidRPr="00007F3E">
        <w:rPr>
          <w:rFonts w:ascii="Times New Roman" w:hAnsi="Times New Roman" w:cs="Times New Roman"/>
          <w:color w:val="2B579A"/>
          <w:sz w:val="24"/>
          <w:szCs w:val="24"/>
        </w:rPr>
        <w:fldChar w:fldCharType="end"/>
      </w:r>
      <w:r w:rsidRPr="00007F3E">
        <w:rPr>
          <w:rFonts w:ascii="Times New Roman" w:hAnsi="Times New Roman" w:cs="Times New Roman"/>
          <w:sz w:val="24"/>
          <w:szCs w:val="24"/>
        </w:rPr>
        <w:t xml:space="preserve">   Approximately 50 mL of drain water was collected from P-traps either by disconnecting the P-trap (MSP and BSP) or by inserting a Salem sump™ dual-lumen tube with a </w:t>
      </w:r>
      <w:proofErr w:type="spellStart"/>
      <w:r w:rsidRPr="00007F3E">
        <w:rPr>
          <w:rFonts w:ascii="Times New Roman" w:hAnsi="Times New Roman" w:cs="Times New Roman"/>
          <w:sz w:val="24"/>
          <w:szCs w:val="24"/>
        </w:rPr>
        <w:t>Luer</w:t>
      </w:r>
      <w:proofErr w:type="spellEnd"/>
      <w:r w:rsidRPr="00007F3E">
        <w:rPr>
          <w:rFonts w:ascii="Times New Roman" w:hAnsi="Times New Roman" w:cs="Times New Roman"/>
          <w:sz w:val="24"/>
          <w:szCs w:val="24"/>
        </w:rPr>
        <w:t xml:space="preserve">-Lok™ General Purpose 60 mL syringe (SDP).  For the post-intervention survey, </w:t>
      </w:r>
      <w:r w:rsidR="004632C0">
        <w:rPr>
          <w:rFonts w:ascii="Times New Roman" w:hAnsi="Times New Roman" w:cs="Times New Roman"/>
          <w:sz w:val="24"/>
          <w:szCs w:val="24"/>
        </w:rPr>
        <w:t xml:space="preserve">only </w:t>
      </w:r>
      <w:r w:rsidRPr="00007F3E">
        <w:rPr>
          <w:rFonts w:ascii="Times New Roman" w:hAnsi="Times New Roman" w:cs="Times New Roman"/>
          <w:sz w:val="24"/>
          <w:szCs w:val="24"/>
        </w:rPr>
        <w:t xml:space="preserve">3 swabs were obtained from each room:  </w:t>
      </w:r>
      <w:r w:rsidR="00E23C40">
        <w:rPr>
          <w:rFonts w:ascii="Times New Roman" w:hAnsi="Times New Roman" w:cs="Times New Roman"/>
          <w:sz w:val="24"/>
          <w:szCs w:val="24"/>
        </w:rPr>
        <w:t>main sink drain</w:t>
      </w:r>
      <w:r w:rsidRPr="00007F3E">
        <w:rPr>
          <w:rFonts w:ascii="Times New Roman" w:hAnsi="Times New Roman" w:cs="Times New Roman"/>
          <w:sz w:val="24"/>
          <w:szCs w:val="24"/>
        </w:rPr>
        <w:t xml:space="preserve">, </w:t>
      </w:r>
      <w:r w:rsidR="00E23C40">
        <w:rPr>
          <w:rFonts w:ascii="Times New Roman" w:hAnsi="Times New Roman" w:cs="Times New Roman"/>
          <w:sz w:val="24"/>
          <w:szCs w:val="24"/>
        </w:rPr>
        <w:t>bathroom sink drain</w:t>
      </w:r>
      <w:r w:rsidRPr="00007F3E">
        <w:rPr>
          <w:rFonts w:ascii="Times New Roman" w:hAnsi="Times New Roman" w:cs="Times New Roman"/>
          <w:sz w:val="24"/>
          <w:szCs w:val="24"/>
        </w:rPr>
        <w:t xml:space="preserve">, and </w:t>
      </w:r>
      <w:r w:rsidR="00E23C40">
        <w:rPr>
          <w:rFonts w:ascii="Times New Roman" w:hAnsi="Times New Roman" w:cs="Times New Roman"/>
          <w:sz w:val="24"/>
          <w:szCs w:val="24"/>
        </w:rPr>
        <w:t>toilet rim</w:t>
      </w:r>
      <w:r w:rsidRPr="00007F3E">
        <w:rPr>
          <w:rFonts w:ascii="Times New Roman" w:hAnsi="Times New Roman" w:cs="Times New Roman"/>
          <w:sz w:val="24"/>
          <w:szCs w:val="24"/>
        </w:rPr>
        <w:t>.</w:t>
      </w:r>
      <w:r w:rsidR="004632C0">
        <w:rPr>
          <w:rFonts w:ascii="Times New Roman" w:hAnsi="Times New Roman" w:cs="Times New Roman"/>
          <w:sz w:val="24"/>
          <w:szCs w:val="24"/>
        </w:rPr>
        <w:t xml:space="preserve">  </w:t>
      </w:r>
      <w:r w:rsidR="004632C0" w:rsidRPr="00FA11EC">
        <w:rPr>
          <w:rFonts w:ascii="Times New Roman" w:hAnsi="Times New Roman" w:cs="Times New Roman"/>
          <w:sz w:val="24"/>
          <w:szCs w:val="24"/>
        </w:rPr>
        <w:t xml:space="preserve">OHSU was on COVID-19 restrictions for research activity at the time of post-intervention sampling; our IRB granted permission for a single entrant to obtain </w:t>
      </w:r>
      <w:r w:rsidR="00E23C40">
        <w:rPr>
          <w:rFonts w:ascii="Times New Roman" w:hAnsi="Times New Roman" w:cs="Times New Roman"/>
          <w:sz w:val="24"/>
          <w:szCs w:val="24"/>
        </w:rPr>
        <w:t>main sink drain</w:t>
      </w:r>
      <w:r w:rsidR="004632C0" w:rsidRPr="00FA11EC">
        <w:rPr>
          <w:rFonts w:ascii="Times New Roman" w:hAnsi="Times New Roman" w:cs="Times New Roman"/>
          <w:sz w:val="24"/>
          <w:szCs w:val="24"/>
        </w:rPr>
        <w:t xml:space="preserve">, </w:t>
      </w:r>
      <w:r w:rsidR="00E23C40">
        <w:rPr>
          <w:rFonts w:ascii="Times New Roman" w:hAnsi="Times New Roman" w:cs="Times New Roman"/>
          <w:sz w:val="24"/>
          <w:szCs w:val="24"/>
        </w:rPr>
        <w:t xml:space="preserve">bathroom sink </w:t>
      </w:r>
      <w:proofErr w:type="gramStart"/>
      <w:r w:rsidR="00E23C40">
        <w:rPr>
          <w:rFonts w:ascii="Times New Roman" w:hAnsi="Times New Roman" w:cs="Times New Roman"/>
          <w:sz w:val="24"/>
          <w:szCs w:val="24"/>
        </w:rPr>
        <w:t>drain</w:t>
      </w:r>
      <w:proofErr w:type="gramEnd"/>
      <w:r w:rsidR="004632C0" w:rsidRPr="00FA11EC">
        <w:rPr>
          <w:rFonts w:ascii="Times New Roman" w:hAnsi="Times New Roman" w:cs="Times New Roman"/>
          <w:sz w:val="24"/>
          <w:szCs w:val="24"/>
        </w:rPr>
        <w:t xml:space="preserve"> and </w:t>
      </w:r>
      <w:r w:rsidR="00E23C40">
        <w:rPr>
          <w:rFonts w:ascii="Times New Roman" w:hAnsi="Times New Roman" w:cs="Times New Roman"/>
          <w:sz w:val="24"/>
          <w:szCs w:val="24"/>
        </w:rPr>
        <w:t>toilet rim</w:t>
      </w:r>
      <w:r w:rsidR="004632C0" w:rsidRPr="00FA11EC">
        <w:rPr>
          <w:rFonts w:ascii="Times New Roman" w:hAnsi="Times New Roman" w:cs="Times New Roman"/>
          <w:sz w:val="24"/>
          <w:szCs w:val="24"/>
        </w:rPr>
        <w:t xml:space="preserve"> swabs, but not </w:t>
      </w:r>
      <w:r w:rsidR="00E23C40">
        <w:rPr>
          <w:rFonts w:ascii="Times New Roman" w:hAnsi="Times New Roman" w:cs="Times New Roman"/>
          <w:sz w:val="24"/>
          <w:szCs w:val="24"/>
        </w:rPr>
        <w:t>shower drain</w:t>
      </w:r>
      <w:r w:rsidR="004632C0" w:rsidRPr="00FA11EC">
        <w:rPr>
          <w:rFonts w:ascii="Times New Roman" w:hAnsi="Times New Roman" w:cs="Times New Roman"/>
          <w:sz w:val="24"/>
          <w:szCs w:val="24"/>
        </w:rPr>
        <w:t xml:space="preserve"> or P-trap samples because those required facilities staff support.  </w:t>
      </w:r>
      <w:r w:rsidRPr="00007F3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CE56A7C" w14:textId="73735F98" w:rsidR="00033DB7" w:rsidRPr="00007F3E" w:rsidRDefault="00033DB7" w:rsidP="582BC58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07F3E">
        <w:rPr>
          <w:rFonts w:ascii="Times New Roman" w:hAnsi="Times New Roman" w:cs="Times New Roman"/>
          <w:i/>
          <w:iCs/>
          <w:sz w:val="24"/>
          <w:szCs w:val="24"/>
        </w:rPr>
        <w:t xml:space="preserve">Isolate cultivation technique: </w:t>
      </w:r>
      <w:r w:rsidR="00D65C4E" w:rsidRPr="00007F3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007F3E">
        <w:rPr>
          <w:rFonts w:ascii="Times New Roman" w:hAnsi="Times New Roman" w:cs="Times New Roman"/>
          <w:sz w:val="24"/>
          <w:szCs w:val="24"/>
        </w:rPr>
        <w:t xml:space="preserve">Environmental swabs and patient pooled axillary and rectal swabs were cultivated with 5 mL of Tryptic Soy Broth (TSB) followed by incubation and centrifugation at 40 C and 200 rpm.  For the effluent from the P-traps: 50 mL of P-trap effluent was placed in 50 mL conical tubes and centrifuged at 3000 rpm for 15 minutes, after which time the supernatant was removed and 1 mL of pelleted debris was inoculated into 5 mL of TSB. TSB </w:t>
      </w:r>
      <w:r w:rsidRPr="00007F3E">
        <w:rPr>
          <w:rStyle w:val="normaltextrun"/>
          <w:rFonts w:ascii="Times New Roman" w:hAnsi="Times New Roman" w:cs="Times New Roman"/>
          <w:sz w:val="24"/>
          <w:szCs w:val="24"/>
        </w:rPr>
        <w:t>was inoculated onto Cetrimide agar (Millipore Sigma-Aldrich, Germany), a</w:t>
      </w:r>
      <w:r w:rsidRPr="00007F3E">
        <w:rPr>
          <w:rStyle w:val="normaltextrun"/>
          <w:rFonts w:ascii="Times New Roman" w:hAnsi="Times New Roman" w:cs="Times New Roman"/>
          <w:i/>
          <w:iCs/>
          <w:sz w:val="24"/>
          <w:szCs w:val="24"/>
        </w:rPr>
        <w:t xml:space="preserve"> Pseudomonas</w:t>
      </w:r>
      <w:r w:rsidRPr="00007F3E">
        <w:rPr>
          <w:rStyle w:val="normaltextrun"/>
          <w:rFonts w:ascii="Times New Roman" w:hAnsi="Times New Roman" w:cs="Times New Roman"/>
          <w:sz w:val="24"/>
          <w:szCs w:val="24"/>
        </w:rPr>
        <w:t>-selective agar</w:t>
      </w:r>
      <w:r w:rsidR="00017A9D">
        <w:rPr>
          <w:rStyle w:val="normaltextrun"/>
          <w:rFonts w:ascii="Times New Roman" w:hAnsi="Times New Roman" w:cs="Times New Roman"/>
          <w:sz w:val="24"/>
          <w:szCs w:val="24"/>
        </w:rPr>
        <w:t>.</w:t>
      </w:r>
      <w:r w:rsidR="00B94128" w:rsidRPr="00007F3E">
        <w:rPr>
          <w:rStyle w:val="normaltextrun"/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3Nzb3c8L0F1dGhvcj48WWVhcj4yMDE3PC9ZZWFyPjxS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</w:fldData>
        </w:fldChar>
      </w:r>
      <w:r w:rsidR="00017A9D">
        <w:rPr>
          <w:rStyle w:val="normaltextrun"/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17A9D">
        <w:rPr>
          <w:rStyle w:val="normaltextrun"/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3Nzb3c8L0F1dGhvcj48WWVhcj4yMDE3PC9ZZWFyPjxS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</w:fldData>
        </w:fldChar>
      </w:r>
      <w:r w:rsidR="00017A9D">
        <w:rPr>
          <w:rStyle w:val="normaltextrun"/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17A9D">
        <w:rPr>
          <w:rStyle w:val="normaltextrun"/>
          <w:rFonts w:ascii="Times New Roman" w:hAnsi="Times New Roman" w:cs="Times New Roman"/>
          <w:sz w:val="24"/>
          <w:szCs w:val="24"/>
        </w:rPr>
      </w:r>
      <w:r w:rsidR="00017A9D">
        <w:rPr>
          <w:rStyle w:val="normaltextrun"/>
          <w:rFonts w:ascii="Times New Roman" w:hAnsi="Times New Roman" w:cs="Times New Roman"/>
          <w:sz w:val="24"/>
          <w:szCs w:val="24"/>
        </w:rPr>
        <w:fldChar w:fldCharType="end"/>
      </w:r>
      <w:r w:rsidR="00B94128" w:rsidRPr="00007F3E">
        <w:rPr>
          <w:rStyle w:val="normaltextrun"/>
          <w:rFonts w:ascii="Times New Roman" w:hAnsi="Times New Roman" w:cs="Times New Roman"/>
          <w:sz w:val="24"/>
          <w:szCs w:val="24"/>
        </w:rPr>
      </w:r>
      <w:r w:rsidR="00B94128" w:rsidRPr="00007F3E">
        <w:rPr>
          <w:rStyle w:val="normaltextrun"/>
          <w:rFonts w:ascii="Times New Roman" w:hAnsi="Times New Roman" w:cs="Times New Roman"/>
          <w:sz w:val="24"/>
          <w:szCs w:val="24"/>
        </w:rPr>
        <w:fldChar w:fldCharType="separate"/>
      </w:r>
      <w:r w:rsidR="00017A9D" w:rsidRPr="00017A9D">
        <w:rPr>
          <w:rStyle w:val="normaltextrun"/>
          <w:rFonts w:ascii="Times New Roman" w:hAnsi="Times New Roman" w:cs="Times New Roman"/>
          <w:noProof/>
          <w:sz w:val="24"/>
          <w:szCs w:val="24"/>
          <w:vertAlign w:val="superscript"/>
        </w:rPr>
        <w:t>2,3</w:t>
      </w:r>
      <w:r w:rsidR="00B94128" w:rsidRPr="00007F3E">
        <w:rPr>
          <w:rStyle w:val="normaltextrun"/>
          <w:rFonts w:ascii="Times New Roman" w:hAnsi="Times New Roman" w:cs="Times New Roman"/>
          <w:sz w:val="24"/>
          <w:szCs w:val="24"/>
        </w:rPr>
        <w:fldChar w:fldCharType="end"/>
      </w:r>
      <w:r w:rsidRPr="00007F3E">
        <w:rPr>
          <w:rStyle w:val="normaltextrun"/>
          <w:rFonts w:ascii="Times New Roman" w:hAnsi="Times New Roman" w:cs="Times New Roman"/>
          <w:sz w:val="24"/>
          <w:szCs w:val="24"/>
        </w:rPr>
        <w:t xml:space="preserve"> Colonies that were green or yellow in color, suggestive of growth of </w:t>
      </w:r>
      <w:r w:rsidRPr="00007F3E">
        <w:rPr>
          <w:rStyle w:val="normaltextrun"/>
          <w:rFonts w:ascii="Times New Roman" w:hAnsi="Times New Roman" w:cs="Times New Roman"/>
          <w:i/>
          <w:iCs/>
          <w:sz w:val="24"/>
          <w:szCs w:val="24"/>
        </w:rPr>
        <w:t>Pseudomonas</w:t>
      </w:r>
      <w:r w:rsidRPr="00007F3E">
        <w:rPr>
          <w:rStyle w:val="normaltextrun"/>
          <w:rFonts w:ascii="Times New Roman" w:hAnsi="Times New Roman" w:cs="Times New Roman"/>
          <w:sz w:val="24"/>
          <w:szCs w:val="24"/>
        </w:rPr>
        <w:t>, were isolated onto Mueller Hinton agar, after which isolates were prepared in Luria-Bertani (LB) broth for freezing at -80</w:t>
      </w:r>
      <w:bookmarkStart w:id="1" w:name="_Hlk147502167"/>
      <w:r w:rsidRPr="00007F3E">
        <w:rPr>
          <w:rStyle w:val="normaltextrun"/>
          <w:rFonts w:ascii="Times New Roman" w:hAnsi="Times New Roman" w:cs="Times New Roman"/>
          <w:sz w:val="24"/>
          <w:szCs w:val="24"/>
        </w:rPr>
        <w:t xml:space="preserve">° Fahrenheit </w:t>
      </w:r>
      <w:bookmarkEnd w:id="1"/>
      <w:r w:rsidRPr="00007F3E">
        <w:rPr>
          <w:rStyle w:val="normaltextrun"/>
          <w:rFonts w:ascii="Times New Roman" w:hAnsi="Times New Roman" w:cs="Times New Roman"/>
          <w:sz w:val="24"/>
          <w:szCs w:val="24"/>
        </w:rPr>
        <w:t>for future antibiotic susceptibility testing and whole genome sequencing. </w:t>
      </w:r>
      <w:r w:rsidRPr="00007F3E">
        <w:rPr>
          <w:rStyle w:val="eop"/>
          <w:rFonts w:ascii="Times New Roman" w:hAnsi="Times New Roman" w:cs="Times New Roman"/>
          <w:sz w:val="24"/>
          <w:szCs w:val="24"/>
        </w:rPr>
        <w:t> </w:t>
      </w:r>
    </w:p>
    <w:p w14:paraId="24CE8618" w14:textId="2CDA94C3" w:rsidR="00101E49" w:rsidRPr="00007F3E" w:rsidRDefault="005F045B" w:rsidP="008F4B3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07F3E">
        <w:rPr>
          <w:rStyle w:val="normaltextrun"/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lastRenderedPageBreak/>
        <w:t>Phylogenetic analysis:</w:t>
      </w:r>
      <w:r w:rsidRPr="00007F3E">
        <w:rPr>
          <w:rStyle w:val="normaltextrun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 </w:t>
      </w:r>
      <w:r w:rsidR="003515F7" w:rsidRPr="00007F3E">
        <w:rPr>
          <w:rStyle w:val="normaltextrun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Separate reference genome sequences for each of the three predominant STs were obtained from NCBI GenBank.  </w:t>
      </w:r>
      <w:r w:rsidRPr="00007F3E">
        <w:rPr>
          <w:rStyle w:val="normaltextrun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he reference genome sequences selected were FRD1 (ST-111, NCBI accession NZ_CP010555.1), Pa58 (ST308, CP021775.1), and S04 90 (ST446, CP011369.1). </w:t>
      </w:r>
      <w:r w:rsidR="00017A9D">
        <w:rPr>
          <w:rStyle w:val="normaltextrun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Pr="00007F3E">
        <w:rPr>
          <w:rStyle w:val="normaltextrun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hese reference sequences were selected as they were complete single-contig circularized chromosome assemblies with the same ST as the newly-sequenced isolates. </w: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Sequence reads were </w:t>
      </w:r>
      <w:r w:rsidR="00E011E5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analyzed using core genome </w: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>align</w:t>
      </w:r>
      <w:r w:rsidR="00E011E5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>ment</w: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 to the ST-respective reference genome sequence using bwa v 0.7.15</w:t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>.</w: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begin"/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instrText xml:space="preserve"> ADDIN EN.CITE &lt;EndNote&gt;&lt;Cite&gt;&lt;Author&gt;Li&lt;/Author&gt;&lt;Year&gt;2009&lt;/Year&gt;&lt;RecNum&gt;4370&lt;/RecNum&gt;&lt;DisplayText&gt;&lt;style face="superscript"&gt;4&lt;/style&gt;&lt;/DisplayText&gt;&lt;record&gt;&lt;rec-number&gt;4370&lt;/rec-number&gt;&lt;foreign-keys&gt;&lt;key app="EN" db-id="pde2f9evkeefsqe9z25xx9zhss2x00sr9vrv" timestamp="1495584575"&gt;4370&lt;/key&gt;&lt;/foreign-keys&gt;&lt;ref-type name="Journal Article"&gt;17&lt;/ref-type&gt;&lt;contributors&gt;&lt;authors&gt;&lt;author&gt;Li, H.&lt;/author&gt;&lt;author&gt;Durbin, R.&lt;/author&gt;&lt;/authors&gt;&lt;/contributors&gt;&lt;auth-address&gt;Wellcome Trust Sanger Institute, Wellcome Trust Genome Campus, Cambridge, CB10 1SA, UK.&lt;/auth-address&gt;&lt;titles&gt;&lt;title&gt;Fast and accurate short read alignment with Burrows-Wheeler transform&lt;/title&gt;&lt;secondary-title&gt;Bioinformatics&lt;/secondary-title&gt;&lt;/titles&gt;&lt;periodical&gt;&lt;full-title&gt;Bioinformatics&lt;/full-title&gt;&lt;abbr-1&gt;Bioinformatics&lt;/abbr-1&gt;&lt;abbr-2&gt;Bioinformatics&lt;/abbr-2&gt;&lt;/periodical&gt;&lt;pages&gt;1754-60&lt;/pages&gt;&lt;volume&gt;25&lt;/volume&gt;&lt;number&gt;14&lt;/number&gt;&lt;keywords&gt;&lt;keyword&gt;*Algorithms&lt;/keyword&gt;&lt;keyword&gt;Genomics/*methods&lt;/keyword&gt;&lt;keyword&gt;Sequence Alignment/*methods&lt;/keyword&gt;&lt;keyword&gt;Sequence Analysis, DNA/methods&lt;/keyword&gt;&lt;keyword&gt;*Software&lt;/keyword&gt;&lt;/keywords&gt;&lt;dates&gt;&lt;year&gt;2009&lt;/year&gt;&lt;pub-dates&gt;&lt;date&gt;Jul 15&lt;/date&gt;&lt;/pub-dates&gt;&lt;/dates&gt;&lt;isbn&gt;1367-4811 (Electronic)&amp;#xD;1367-4803 (Linking)&lt;/isbn&gt;&lt;accession-num&gt;19451168&lt;/accession-num&gt;&lt;urls&gt;&lt;related-urls&gt;&lt;url&gt;https://www.ncbi.nlm.nih.gov/pubmed/19451168&lt;/url&gt;&lt;/related-urls&gt;&lt;/urls&gt;&lt;custom2&gt;PMC2705234&lt;/custom2&gt;&lt;electronic-resource-num&gt;10.1093/bioinformatics/btp324&lt;/electronic-resource-num&gt;&lt;/record&gt;&lt;/Cite&gt;&lt;/EndNote&gt;</w:instrTex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separate"/>
      </w:r>
      <w:r w:rsidR="00017A9D" w:rsidRPr="00017A9D">
        <w:rPr>
          <w:rFonts w:ascii="Times New Roman" w:eastAsia="Arial" w:hAnsi="Times New Roman" w:cs="Times New Roman"/>
          <w:noProof/>
          <w:color w:val="000000" w:themeColor="text1"/>
          <w:sz w:val="24"/>
          <w:szCs w:val="24"/>
          <w:shd w:val="clear" w:color="auto" w:fill="E6E6E6"/>
          <w:vertAlign w:val="superscript"/>
        </w:rPr>
        <w:t>4</w: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end"/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 </w:t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 </w: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SNVs relative to the reference were identified using </w:t>
      </w:r>
      <w:proofErr w:type="spellStart"/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>bcftools</w:t>
      </w:r>
      <w:proofErr w:type="spellEnd"/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 v1.9 skipping bases with base quality lower than 25, alignment quality less than 30, and using a haploid model.</w:t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 </w: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 Variants were further filtered as previously described</w: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begin">
          <w:fldData xml:space="preserve">PEVuZE5vdGU+PENpdGU+PEF1dGhvcj5CdWxtYW48L0F1dGhvcj48WWVhcj4yMDIxPC9ZZWFyPjxS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==
</w:fldData>
        </w:fldChar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instrText xml:space="preserve"> ADDIN EN.CITE </w:instrText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begin">
          <w:fldData xml:space="preserve">PEVuZE5vdGU+PENpdGU+PEF1dGhvcj5CdWxtYW48L0F1dGhvcj48WWVhcj4yMDIxPC9ZZWFyPjxS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==
</w:fldData>
        </w:fldChar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instrText xml:space="preserve"> ADDIN EN.CITE.DATA </w:instrText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end"/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separate"/>
      </w:r>
      <w:r w:rsidR="00017A9D" w:rsidRPr="00017A9D">
        <w:rPr>
          <w:rFonts w:ascii="Times New Roman" w:eastAsia="Arial" w:hAnsi="Times New Roman" w:cs="Times New Roman"/>
          <w:noProof/>
          <w:color w:val="000000" w:themeColor="text1"/>
          <w:sz w:val="24"/>
          <w:szCs w:val="24"/>
          <w:shd w:val="clear" w:color="auto" w:fill="E6E6E6"/>
          <w:vertAlign w:val="superscript"/>
        </w:rPr>
        <w:t>5</w: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end"/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 using the </w:t>
      </w:r>
      <w:proofErr w:type="spellStart"/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>bcftools_filter</w:t>
      </w:r>
      <w:proofErr w:type="spellEnd"/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 software</w: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begin"/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instrText xml:space="preserve"> ADDIN EN.CITE &lt;EndNote&gt;&lt;Cite&gt;&lt;RecNum&gt;57&lt;/RecNum&gt;&lt;DisplayText&gt;&lt;style face="superscript"&gt;6&lt;/style&gt;&lt;/DisplayText&gt;&lt;record&gt;&lt;rec-number&gt;57&lt;/rec-number&gt;&lt;foreign-keys&gt;&lt;key app="EN" db-id="wpet0wdpe2xf5oewvf4pdpfwtdsweawfzvsw" timestamp="1673930151"&gt;57&lt;/key&gt;&lt;/foreign-keys&gt;&lt;ref-type name="Online Database"&gt;45&lt;/ref-type&gt;&lt;contributors&gt;&lt;/contributors&gt;&lt;titles&gt;&lt;title&gt;bcftools filter software&lt;/title&gt;&lt;/titles&gt;&lt;dates&gt;&lt;pub-dates&gt;&lt;date&gt;January 16, 2023&lt;/date&gt;&lt;/pub-dates&gt;&lt;/dates&gt;&lt;urls&gt;&lt;related-urls&gt;&lt;url&gt;https://github.com/egonozer/bcftools_filter&lt;/url&gt;&lt;/related-urls&gt;&lt;/urls&gt;&lt;/record&gt;&lt;/Cite&gt;&lt;/EndNote&gt;</w:instrTex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separate"/>
      </w:r>
      <w:r w:rsidR="00017A9D" w:rsidRPr="00017A9D">
        <w:rPr>
          <w:rFonts w:ascii="Times New Roman" w:eastAsia="Arial" w:hAnsi="Times New Roman" w:cs="Times New Roman"/>
          <w:noProof/>
          <w:color w:val="000000" w:themeColor="text1"/>
          <w:sz w:val="24"/>
          <w:szCs w:val="24"/>
          <w:shd w:val="clear" w:color="auto" w:fill="E6E6E6"/>
          <w:vertAlign w:val="superscript"/>
        </w:rPr>
        <w:t>6</w: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end"/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 to remove variants with single nucleotide variant (SNV) quality scores less than 200, read consensuses less than 75%, read depths less than five, read numbers in each direction less than one, or locations within repetitive regions (as defined by blast alignment of the reference genome sequence against itself). </w:t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 </w: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>Maximum likelihood phylogenetic trees were created from consensus genome alignments with IQ-TREE v2.0.7</w:t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>.</w: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begin">
          <w:fldData xml:space="preserve">PEVuZE5vdGU+PENpdGU+PEF1dGhvcj5NaW5oPC9BdXRob3I+PFllYXI+MjAyMDwvWWVhcj48UmVj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</w:fldData>
        </w:fldChar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instrText xml:space="preserve"> ADDIN EN.CITE </w:instrText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begin">
          <w:fldData xml:space="preserve">PEVuZE5vdGU+PENpdGU+PEF1dGhvcj5NaW5oPC9BdXRob3I+PFllYXI+MjAyMDwvWWVhcj48UmVj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</w:fldData>
        </w:fldChar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instrText xml:space="preserve"> ADDIN EN.CITE.DATA </w:instrText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end"/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separate"/>
      </w:r>
      <w:r w:rsidR="00017A9D" w:rsidRPr="00017A9D">
        <w:rPr>
          <w:rFonts w:ascii="Times New Roman" w:eastAsia="Arial" w:hAnsi="Times New Roman" w:cs="Times New Roman"/>
          <w:noProof/>
          <w:color w:val="000000" w:themeColor="text1"/>
          <w:sz w:val="24"/>
          <w:szCs w:val="24"/>
          <w:shd w:val="clear" w:color="auto" w:fill="E6E6E6"/>
          <w:vertAlign w:val="superscript"/>
        </w:rPr>
        <w:t>7,8</w: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end"/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 </w:t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 </w: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Phylogenetic tree visualization and annotation was performed using R and the </w:t>
      </w:r>
      <w:proofErr w:type="spellStart"/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>ggtree</w:t>
      </w:r>
      <w:proofErr w:type="spellEnd"/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 package</w:t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>.</w: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begin">
          <w:fldData xml:space="preserve">PEVuZE5vdGU+PENpdGU+PEF1dGhvcj5ZdTwvQXV0aG9yPjxZZWFyPjIwMjA8L1llYXI+PFJlY051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</w:fldData>
        </w:fldChar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instrText xml:space="preserve"> ADDIN EN.CITE </w:instrText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begin">
          <w:fldData xml:space="preserve">PEVuZE5vdGU+PENpdGU+PEF1dGhvcj5ZdTwvQXV0aG9yPjxZZWFyPjIwMjA8L1llYXI+PFJlY051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</w:fldData>
        </w:fldChar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instrText xml:space="preserve"> ADDIN EN.CITE.DATA </w:instrText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</w:r>
      <w:r w:rsidR="00017A9D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end"/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separate"/>
      </w:r>
      <w:r w:rsidR="00017A9D" w:rsidRPr="00017A9D">
        <w:rPr>
          <w:rFonts w:ascii="Times New Roman" w:eastAsia="Arial" w:hAnsi="Times New Roman" w:cs="Times New Roman"/>
          <w:noProof/>
          <w:color w:val="000000" w:themeColor="text1"/>
          <w:sz w:val="24"/>
          <w:szCs w:val="24"/>
          <w:shd w:val="clear" w:color="auto" w:fill="E6E6E6"/>
          <w:vertAlign w:val="superscript"/>
        </w:rPr>
        <w:t>9,10</w:t>
      </w:r>
      <w:r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  <w:shd w:val="clear" w:color="auto" w:fill="E6E6E6"/>
        </w:rPr>
        <w:fldChar w:fldCharType="end"/>
      </w:r>
      <w:r w:rsidR="00BD5A89" w:rsidRPr="00007F3E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  SNVs between pairwise isolates within each ST groups were analyzed.</w:t>
      </w:r>
    </w:p>
    <w:p w14:paraId="0A00BD39" w14:textId="43CED676" w:rsidR="00AB7C0D" w:rsidRPr="00007F3E" w:rsidRDefault="00AB7C0D">
      <w:pPr>
        <w:rPr>
          <w:rFonts w:ascii="Times New Roman" w:hAnsi="Times New Roman" w:cs="Times New Roman"/>
          <w:noProof/>
          <w:sz w:val="24"/>
          <w:szCs w:val="24"/>
        </w:rPr>
      </w:pPr>
      <w:r w:rsidRPr="00007F3E">
        <w:rPr>
          <w:rFonts w:ascii="Times New Roman" w:hAnsi="Times New Roman" w:cs="Times New Roman"/>
          <w:sz w:val="24"/>
          <w:szCs w:val="24"/>
        </w:rPr>
        <w:br w:type="page"/>
      </w:r>
    </w:p>
    <w:p w14:paraId="0CD30F61" w14:textId="0E7AA0F5" w:rsidR="003E27C6" w:rsidRPr="00007F3E" w:rsidRDefault="003E27C6" w:rsidP="00017A9D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007F3E">
        <w:rPr>
          <w:rFonts w:ascii="Times New Roman" w:hAnsi="Times New Roman" w:cs="Times New Roman"/>
          <w:sz w:val="24"/>
          <w:szCs w:val="24"/>
        </w:rPr>
        <w:lastRenderedPageBreak/>
        <w:t>References</w:t>
      </w:r>
    </w:p>
    <w:p w14:paraId="117D7E92" w14:textId="77777777" w:rsidR="003E27C6" w:rsidRPr="00007F3E" w:rsidRDefault="003E27C6" w:rsidP="00017A9D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06AB1043" w14:textId="77777777" w:rsidR="00CE02B2" w:rsidRPr="00007F3E" w:rsidRDefault="00101E49" w:rsidP="00CE02B2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007F3E">
        <w:rPr>
          <w:rFonts w:ascii="Times New Roman" w:hAnsi="Times New Roman" w:cs="Times New Roman"/>
          <w:color w:val="2B579A"/>
          <w:sz w:val="24"/>
          <w:szCs w:val="24"/>
        </w:rPr>
        <w:fldChar w:fldCharType="begin"/>
      </w:r>
      <w:r w:rsidRPr="00007F3E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07F3E">
        <w:rPr>
          <w:rFonts w:ascii="Times New Roman" w:hAnsi="Times New Roman" w:cs="Times New Roman"/>
          <w:color w:val="2B579A"/>
          <w:sz w:val="24"/>
          <w:szCs w:val="24"/>
        </w:rPr>
        <w:fldChar w:fldCharType="separate"/>
      </w:r>
      <w:r w:rsidR="00CE02B2" w:rsidRPr="00007F3E">
        <w:rPr>
          <w:rFonts w:ascii="Times New Roman" w:hAnsi="Times New Roman" w:cs="Times New Roman"/>
          <w:sz w:val="24"/>
          <w:szCs w:val="24"/>
        </w:rPr>
        <w:t>1.</w:t>
      </w:r>
      <w:r w:rsidR="00CE02B2" w:rsidRPr="00007F3E">
        <w:rPr>
          <w:rFonts w:ascii="Times New Roman" w:hAnsi="Times New Roman" w:cs="Times New Roman"/>
          <w:sz w:val="24"/>
          <w:szCs w:val="24"/>
        </w:rPr>
        <w:tab/>
        <w:t xml:space="preserve">Mathers AJ, Vegesana K, German Mesner I, et al. Intensive Care Unit Wastewater Interventions to Prevent Transmission of Multispecies Klebsiella pneumoniae Carbapenemase-Producing Organisms. </w:t>
      </w:r>
      <w:r w:rsidR="00CE02B2" w:rsidRPr="00007F3E">
        <w:rPr>
          <w:rFonts w:ascii="Times New Roman" w:hAnsi="Times New Roman" w:cs="Times New Roman"/>
          <w:i/>
          <w:sz w:val="24"/>
          <w:szCs w:val="24"/>
        </w:rPr>
        <w:t>Clin Infect Dis</w:t>
      </w:r>
      <w:r w:rsidR="00CE02B2" w:rsidRPr="00007F3E">
        <w:rPr>
          <w:rFonts w:ascii="Times New Roman" w:hAnsi="Times New Roman" w:cs="Times New Roman"/>
          <w:sz w:val="24"/>
          <w:szCs w:val="24"/>
        </w:rPr>
        <w:t xml:space="preserve"> 2018;67:171-178.</w:t>
      </w:r>
    </w:p>
    <w:p w14:paraId="2E7CD16D" w14:textId="77777777" w:rsidR="00CE02B2" w:rsidRPr="00007F3E" w:rsidRDefault="00CE02B2" w:rsidP="00CE02B2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007F3E">
        <w:rPr>
          <w:rFonts w:ascii="Times New Roman" w:hAnsi="Times New Roman" w:cs="Times New Roman"/>
          <w:sz w:val="24"/>
          <w:szCs w:val="24"/>
        </w:rPr>
        <w:t>2.</w:t>
      </w:r>
      <w:r w:rsidRPr="00007F3E">
        <w:rPr>
          <w:rFonts w:ascii="Times New Roman" w:hAnsi="Times New Roman" w:cs="Times New Roman"/>
          <w:sz w:val="24"/>
          <w:szCs w:val="24"/>
        </w:rPr>
        <w:tab/>
        <w:t xml:space="preserve">Kossow A, Kampmeier S, Willems S, et al. Control of Multidrug-Resistant Pseudomonas aeruginosa in Allogeneic Hematopoietic Stem Cell Transplant Recipients by a Novel Bundle Including Remodeling of Sanitary and Water Supply Systems. </w:t>
      </w:r>
      <w:r w:rsidRPr="00007F3E">
        <w:rPr>
          <w:rFonts w:ascii="Times New Roman" w:hAnsi="Times New Roman" w:cs="Times New Roman"/>
          <w:i/>
          <w:sz w:val="24"/>
          <w:szCs w:val="24"/>
        </w:rPr>
        <w:t>Clin Infect Dis</w:t>
      </w:r>
      <w:r w:rsidRPr="00007F3E">
        <w:rPr>
          <w:rFonts w:ascii="Times New Roman" w:hAnsi="Times New Roman" w:cs="Times New Roman"/>
          <w:sz w:val="24"/>
          <w:szCs w:val="24"/>
        </w:rPr>
        <w:t xml:space="preserve"> 2017;65:935-942.</w:t>
      </w:r>
    </w:p>
    <w:p w14:paraId="02AD0AFD" w14:textId="77777777" w:rsidR="00CE02B2" w:rsidRPr="00007F3E" w:rsidRDefault="00CE02B2" w:rsidP="00CE02B2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007F3E">
        <w:rPr>
          <w:rFonts w:ascii="Times New Roman" w:hAnsi="Times New Roman" w:cs="Times New Roman"/>
          <w:sz w:val="24"/>
          <w:szCs w:val="24"/>
        </w:rPr>
        <w:t>3.</w:t>
      </w:r>
      <w:r w:rsidRPr="00007F3E">
        <w:rPr>
          <w:rFonts w:ascii="Times New Roman" w:hAnsi="Times New Roman" w:cs="Times New Roman"/>
          <w:sz w:val="24"/>
          <w:szCs w:val="24"/>
        </w:rPr>
        <w:tab/>
        <w:t xml:space="preserve">Gestrich SA, Jencson AL, Cadnum JL, Livingston SH, Wilson BM, Donskey CJ. A multicenter investigation to characterize the risk for pathogen transmission from healthcare facility sinks. </w:t>
      </w:r>
      <w:r w:rsidRPr="00007F3E">
        <w:rPr>
          <w:rFonts w:ascii="Times New Roman" w:hAnsi="Times New Roman" w:cs="Times New Roman"/>
          <w:i/>
          <w:sz w:val="24"/>
          <w:szCs w:val="24"/>
        </w:rPr>
        <w:t>Infect Control Hosp Epidemiol</w:t>
      </w:r>
      <w:r w:rsidRPr="00007F3E">
        <w:rPr>
          <w:rFonts w:ascii="Times New Roman" w:hAnsi="Times New Roman" w:cs="Times New Roman"/>
          <w:sz w:val="24"/>
          <w:szCs w:val="24"/>
        </w:rPr>
        <w:t xml:space="preserve"> 2018;39:1467-1469.</w:t>
      </w:r>
    </w:p>
    <w:p w14:paraId="0352C56D" w14:textId="77777777" w:rsidR="00CE02B2" w:rsidRPr="00007F3E" w:rsidRDefault="00CE02B2" w:rsidP="00CE02B2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007F3E">
        <w:rPr>
          <w:rFonts w:ascii="Times New Roman" w:hAnsi="Times New Roman" w:cs="Times New Roman"/>
          <w:sz w:val="24"/>
          <w:szCs w:val="24"/>
        </w:rPr>
        <w:t>4.</w:t>
      </w:r>
      <w:r w:rsidRPr="00007F3E">
        <w:rPr>
          <w:rFonts w:ascii="Times New Roman" w:hAnsi="Times New Roman" w:cs="Times New Roman"/>
          <w:sz w:val="24"/>
          <w:szCs w:val="24"/>
        </w:rPr>
        <w:tab/>
        <w:t xml:space="preserve">Li H, Durbin R. Fast and accurate short read alignment with Burrows-Wheeler transform. </w:t>
      </w:r>
      <w:r w:rsidRPr="00007F3E">
        <w:rPr>
          <w:rFonts w:ascii="Times New Roman" w:hAnsi="Times New Roman" w:cs="Times New Roman"/>
          <w:i/>
          <w:sz w:val="24"/>
          <w:szCs w:val="24"/>
        </w:rPr>
        <w:t>Bioinformatics</w:t>
      </w:r>
      <w:r w:rsidRPr="00007F3E">
        <w:rPr>
          <w:rFonts w:ascii="Times New Roman" w:hAnsi="Times New Roman" w:cs="Times New Roman"/>
          <w:sz w:val="24"/>
          <w:szCs w:val="24"/>
        </w:rPr>
        <w:t xml:space="preserve"> 2009;25:1754-1760.</w:t>
      </w:r>
    </w:p>
    <w:p w14:paraId="7C9DD709" w14:textId="77777777" w:rsidR="00CE02B2" w:rsidRPr="00007F3E" w:rsidRDefault="00CE02B2" w:rsidP="00CE02B2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007F3E">
        <w:rPr>
          <w:rFonts w:ascii="Times New Roman" w:hAnsi="Times New Roman" w:cs="Times New Roman"/>
          <w:sz w:val="24"/>
          <w:szCs w:val="24"/>
        </w:rPr>
        <w:t>5.</w:t>
      </w:r>
      <w:r w:rsidRPr="00007F3E">
        <w:rPr>
          <w:rFonts w:ascii="Times New Roman" w:hAnsi="Times New Roman" w:cs="Times New Roman"/>
          <w:sz w:val="24"/>
          <w:szCs w:val="24"/>
        </w:rPr>
        <w:tab/>
        <w:t xml:space="preserve">Bulman ZP, Krapp F, Pincus NB, et al. Genomic Features Associated with the Degree of Phenotypic Resistance to Carbapenems in Carbapenem-Resistant Klebsiella pneumoniae. </w:t>
      </w:r>
      <w:r w:rsidRPr="00007F3E">
        <w:rPr>
          <w:rFonts w:ascii="Times New Roman" w:hAnsi="Times New Roman" w:cs="Times New Roman"/>
          <w:i/>
          <w:sz w:val="24"/>
          <w:szCs w:val="24"/>
        </w:rPr>
        <w:t>mSystems</w:t>
      </w:r>
      <w:r w:rsidRPr="00007F3E">
        <w:rPr>
          <w:rFonts w:ascii="Times New Roman" w:hAnsi="Times New Roman" w:cs="Times New Roman"/>
          <w:sz w:val="24"/>
          <w:szCs w:val="24"/>
        </w:rPr>
        <w:t xml:space="preserve"> 2021;6:e0019421.</w:t>
      </w:r>
    </w:p>
    <w:p w14:paraId="57B8A8C6" w14:textId="77777777" w:rsidR="00CE02B2" w:rsidRPr="00007F3E" w:rsidRDefault="00CE02B2" w:rsidP="00CE02B2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007F3E">
        <w:rPr>
          <w:rFonts w:ascii="Times New Roman" w:hAnsi="Times New Roman" w:cs="Times New Roman"/>
          <w:sz w:val="24"/>
          <w:szCs w:val="24"/>
        </w:rPr>
        <w:t>6.</w:t>
      </w:r>
      <w:r w:rsidRPr="00007F3E">
        <w:rPr>
          <w:rFonts w:ascii="Times New Roman" w:hAnsi="Times New Roman" w:cs="Times New Roman"/>
          <w:sz w:val="24"/>
          <w:szCs w:val="24"/>
        </w:rPr>
        <w:tab/>
        <w:t>bcftools filter software.</w:t>
      </w:r>
    </w:p>
    <w:p w14:paraId="57611916" w14:textId="77777777" w:rsidR="00CE02B2" w:rsidRPr="00007F3E" w:rsidRDefault="00CE02B2" w:rsidP="00CE02B2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007F3E">
        <w:rPr>
          <w:rFonts w:ascii="Times New Roman" w:hAnsi="Times New Roman" w:cs="Times New Roman"/>
          <w:sz w:val="24"/>
          <w:szCs w:val="24"/>
        </w:rPr>
        <w:t>7.</w:t>
      </w:r>
      <w:r w:rsidRPr="00007F3E">
        <w:rPr>
          <w:rFonts w:ascii="Times New Roman" w:hAnsi="Times New Roman" w:cs="Times New Roman"/>
          <w:sz w:val="24"/>
          <w:szCs w:val="24"/>
        </w:rPr>
        <w:tab/>
        <w:t xml:space="preserve">Minh BQ, Schmidt HA, Chernomor O, et al. IQ-TREE 2: New Models and Efficient Methods for Phylogenetic Inference in the Genomic Era. </w:t>
      </w:r>
      <w:r w:rsidRPr="00007F3E">
        <w:rPr>
          <w:rFonts w:ascii="Times New Roman" w:hAnsi="Times New Roman" w:cs="Times New Roman"/>
          <w:i/>
          <w:sz w:val="24"/>
          <w:szCs w:val="24"/>
        </w:rPr>
        <w:t>Mol Biol Evol</w:t>
      </w:r>
      <w:r w:rsidRPr="00007F3E">
        <w:rPr>
          <w:rFonts w:ascii="Times New Roman" w:hAnsi="Times New Roman" w:cs="Times New Roman"/>
          <w:sz w:val="24"/>
          <w:szCs w:val="24"/>
        </w:rPr>
        <w:t xml:space="preserve"> 2020;37:1530-1534.</w:t>
      </w:r>
    </w:p>
    <w:p w14:paraId="20C7E695" w14:textId="77777777" w:rsidR="00CE02B2" w:rsidRPr="00007F3E" w:rsidRDefault="00CE02B2" w:rsidP="00CE02B2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007F3E">
        <w:rPr>
          <w:rFonts w:ascii="Times New Roman" w:hAnsi="Times New Roman" w:cs="Times New Roman"/>
          <w:sz w:val="24"/>
          <w:szCs w:val="24"/>
        </w:rPr>
        <w:t>8.</w:t>
      </w:r>
      <w:r w:rsidRPr="00007F3E">
        <w:rPr>
          <w:rFonts w:ascii="Times New Roman" w:hAnsi="Times New Roman" w:cs="Times New Roman"/>
          <w:sz w:val="24"/>
          <w:szCs w:val="24"/>
        </w:rPr>
        <w:tab/>
        <w:t xml:space="preserve">Kalyaanamoorthy S, Minh BQ, Wong TKF, von Haeseler A, Jermiin LS. ModelFinder: fast model selection for accurate phylogenetic estimates. </w:t>
      </w:r>
      <w:r w:rsidRPr="00007F3E">
        <w:rPr>
          <w:rFonts w:ascii="Times New Roman" w:hAnsi="Times New Roman" w:cs="Times New Roman"/>
          <w:i/>
          <w:sz w:val="24"/>
          <w:szCs w:val="24"/>
        </w:rPr>
        <w:t>Nat Methods</w:t>
      </w:r>
      <w:r w:rsidRPr="00007F3E">
        <w:rPr>
          <w:rFonts w:ascii="Times New Roman" w:hAnsi="Times New Roman" w:cs="Times New Roman"/>
          <w:sz w:val="24"/>
          <w:szCs w:val="24"/>
        </w:rPr>
        <w:t xml:space="preserve"> 2017;14:587-589.</w:t>
      </w:r>
    </w:p>
    <w:p w14:paraId="18834C22" w14:textId="77777777" w:rsidR="00CE02B2" w:rsidRPr="00007F3E" w:rsidRDefault="00CE02B2" w:rsidP="00CE02B2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007F3E">
        <w:rPr>
          <w:rFonts w:ascii="Times New Roman" w:hAnsi="Times New Roman" w:cs="Times New Roman"/>
          <w:sz w:val="24"/>
          <w:szCs w:val="24"/>
        </w:rPr>
        <w:t>9.</w:t>
      </w:r>
      <w:r w:rsidRPr="00007F3E">
        <w:rPr>
          <w:rFonts w:ascii="Times New Roman" w:hAnsi="Times New Roman" w:cs="Times New Roman"/>
          <w:sz w:val="24"/>
          <w:szCs w:val="24"/>
        </w:rPr>
        <w:tab/>
        <w:t xml:space="preserve">Yu G. Using ggtree to Visualize Data on Tree-Like Structures. </w:t>
      </w:r>
      <w:r w:rsidRPr="00007F3E">
        <w:rPr>
          <w:rFonts w:ascii="Times New Roman" w:hAnsi="Times New Roman" w:cs="Times New Roman"/>
          <w:i/>
          <w:sz w:val="24"/>
          <w:szCs w:val="24"/>
        </w:rPr>
        <w:t>Curr Protoc Bioinformatics</w:t>
      </w:r>
      <w:r w:rsidRPr="00007F3E">
        <w:rPr>
          <w:rFonts w:ascii="Times New Roman" w:hAnsi="Times New Roman" w:cs="Times New Roman"/>
          <w:sz w:val="24"/>
          <w:szCs w:val="24"/>
        </w:rPr>
        <w:t xml:space="preserve"> 2020;69:e96.</w:t>
      </w:r>
    </w:p>
    <w:p w14:paraId="366A7EF8" w14:textId="77777777" w:rsidR="00CE02B2" w:rsidRPr="00007F3E" w:rsidRDefault="00CE02B2" w:rsidP="00CE02B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007F3E">
        <w:rPr>
          <w:rFonts w:ascii="Times New Roman" w:hAnsi="Times New Roman" w:cs="Times New Roman"/>
          <w:sz w:val="24"/>
          <w:szCs w:val="24"/>
        </w:rPr>
        <w:t>10.</w:t>
      </w:r>
      <w:r w:rsidRPr="00007F3E">
        <w:rPr>
          <w:rFonts w:ascii="Times New Roman" w:hAnsi="Times New Roman" w:cs="Times New Roman"/>
          <w:sz w:val="24"/>
          <w:szCs w:val="24"/>
        </w:rPr>
        <w:tab/>
        <w:t xml:space="preserve">Yu G, Lam TT, Zhu H, Guan Y. Two Methods for Mapping and Visualizing Associated Data on Phylogeny Using Ggtree. </w:t>
      </w:r>
      <w:r w:rsidRPr="00007F3E">
        <w:rPr>
          <w:rFonts w:ascii="Times New Roman" w:hAnsi="Times New Roman" w:cs="Times New Roman"/>
          <w:i/>
          <w:sz w:val="24"/>
          <w:szCs w:val="24"/>
        </w:rPr>
        <w:t>Mol Biol Evol</w:t>
      </w:r>
      <w:r w:rsidRPr="00007F3E">
        <w:rPr>
          <w:rFonts w:ascii="Times New Roman" w:hAnsi="Times New Roman" w:cs="Times New Roman"/>
          <w:sz w:val="24"/>
          <w:szCs w:val="24"/>
        </w:rPr>
        <w:t xml:space="preserve"> 2018;35:3041-3043.</w:t>
      </w:r>
    </w:p>
    <w:p w14:paraId="6E5627AE" w14:textId="3EB7A82B" w:rsidR="006D76B3" w:rsidRPr="00007F3E" w:rsidRDefault="00101E49" w:rsidP="008F4B3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07F3E">
        <w:rPr>
          <w:rFonts w:ascii="Times New Roman" w:hAnsi="Times New Roman" w:cs="Times New Roman"/>
          <w:color w:val="2B579A"/>
          <w:sz w:val="24"/>
          <w:szCs w:val="24"/>
          <w:shd w:val="clear" w:color="auto" w:fill="E6E6E6"/>
        </w:rPr>
        <w:fldChar w:fldCharType="end"/>
      </w:r>
      <w:r w:rsidR="004334C7" w:rsidRPr="00007F3E">
        <w:rPr>
          <w:rFonts w:ascii="Times New Roman" w:hAnsi="Times New Roman" w:cs="Times New Roman"/>
          <w:sz w:val="24"/>
          <w:szCs w:val="24"/>
        </w:rPr>
        <w:t xml:space="preserve"> </w:t>
      </w:r>
    </w:p>
    <w:sectPr w:rsidR="006D76B3" w:rsidRPr="00007F3E" w:rsidSect="00326CEE">
      <w:headerReference w:type="default" r:id="rId11"/>
      <w:footerReference w:type="default" r:id="rId12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7B44AB8" w16cex:dateUtc="2023-03-09T20:08:00Z"/>
  <w16cex:commentExtensible w16cex:durableId="27B44AB3" w16cex:dateUtc="2023-03-09T20:08:00Z"/>
  <w16cex:commentExtensible w16cex:durableId="27B44D85" w16cex:dateUtc="2023-03-09T20:20:00Z"/>
  <w16cex:commentExtensible w16cex:durableId="27B44E13" w16cex:dateUtc="2023-03-09T20:22:00Z"/>
  <w16cex:commentExtensible w16cex:durableId="27B44E54" w16cex:dateUtc="2023-03-09T20:23:00Z"/>
  <w16cex:commentExtensible w16cex:durableId="2A98869E" w16cex:dateUtc="2022-11-29T23:58:00Z"/>
  <w16cex:commentExtensible w16cex:durableId="482440C2" w16cex:dateUtc="2022-11-27T06:22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E4411AD" w14:textId="77777777" w:rsidR="00C067C1" w:rsidRDefault="00C067C1">
      <w:pPr>
        <w:spacing w:after="0" w:line="240" w:lineRule="auto"/>
      </w:pPr>
      <w:r>
        <w:separator/>
      </w:r>
    </w:p>
  </w:endnote>
  <w:endnote w:type="continuationSeparator" w:id="0">
    <w:p w14:paraId="41F7BB20" w14:textId="77777777" w:rsidR="00C067C1" w:rsidRDefault="00C067C1">
      <w:pPr>
        <w:spacing w:after="0" w:line="240" w:lineRule="auto"/>
      </w:pPr>
      <w:r>
        <w:continuationSeparator/>
      </w:r>
    </w:p>
  </w:endnote>
  <w:endnote w:type="continuationNotice" w:id="1">
    <w:p w14:paraId="44CD0872" w14:textId="77777777" w:rsidR="00C067C1" w:rsidRDefault="00C067C1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120"/>
      <w:gridCol w:w="3120"/>
      <w:gridCol w:w="3120"/>
    </w:tblGrid>
    <w:tr w:rsidR="00C067C1" w14:paraId="2DFEC2C1" w14:textId="77777777" w:rsidTr="00F40BE3">
      <w:trPr>
        <w:trHeight w:val="300"/>
      </w:trPr>
      <w:tc>
        <w:tcPr>
          <w:tcW w:w="3120" w:type="dxa"/>
        </w:tcPr>
        <w:p w14:paraId="478C9B3F" w14:textId="6A48CC00" w:rsidR="00C067C1" w:rsidRDefault="00C067C1" w:rsidP="00F40BE3">
          <w:pPr>
            <w:pStyle w:val="Header"/>
            <w:ind w:left="-115"/>
          </w:pPr>
        </w:p>
      </w:tc>
      <w:tc>
        <w:tcPr>
          <w:tcW w:w="3120" w:type="dxa"/>
        </w:tcPr>
        <w:p w14:paraId="1A74FC0D" w14:textId="7E3F3924" w:rsidR="00C067C1" w:rsidRDefault="00C067C1" w:rsidP="00F40BE3">
          <w:pPr>
            <w:pStyle w:val="Header"/>
            <w:jc w:val="center"/>
          </w:pPr>
        </w:p>
      </w:tc>
      <w:tc>
        <w:tcPr>
          <w:tcW w:w="3120" w:type="dxa"/>
        </w:tcPr>
        <w:p w14:paraId="376EA7D6" w14:textId="40BE031D" w:rsidR="00C067C1" w:rsidRDefault="00C067C1" w:rsidP="00F40BE3">
          <w:pPr>
            <w:pStyle w:val="Header"/>
            <w:ind w:right="-115"/>
            <w:jc w:val="right"/>
          </w:pPr>
        </w:p>
      </w:tc>
    </w:tr>
  </w:tbl>
  <w:p w14:paraId="0B2D4610" w14:textId="18237EBF" w:rsidR="00C067C1" w:rsidRDefault="00C067C1" w:rsidP="00F40BE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964965C" w14:textId="77777777" w:rsidR="00C067C1" w:rsidRDefault="00C067C1">
      <w:pPr>
        <w:spacing w:after="0" w:line="240" w:lineRule="auto"/>
      </w:pPr>
      <w:r>
        <w:separator/>
      </w:r>
    </w:p>
  </w:footnote>
  <w:footnote w:type="continuationSeparator" w:id="0">
    <w:p w14:paraId="3252342C" w14:textId="77777777" w:rsidR="00C067C1" w:rsidRDefault="00C067C1">
      <w:pPr>
        <w:spacing w:after="0" w:line="240" w:lineRule="auto"/>
      </w:pPr>
      <w:r>
        <w:continuationSeparator/>
      </w:r>
    </w:p>
  </w:footnote>
  <w:footnote w:type="continuationNotice" w:id="1">
    <w:p w14:paraId="50566F54" w14:textId="77777777" w:rsidR="00C067C1" w:rsidRDefault="00C067C1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120"/>
      <w:gridCol w:w="3120"/>
      <w:gridCol w:w="3120"/>
    </w:tblGrid>
    <w:tr w:rsidR="00C067C1" w14:paraId="78A1ADF6" w14:textId="77777777" w:rsidTr="00F40BE3">
      <w:trPr>
        <w:trHeight w:val="300"/>
      </w:trPr>
      <w:tc>
        <w:tcPr>
          <w:tcW w:w="3120" w:type="dxa"/>
        </w:tcPr>
        <w:p w14:paraId="369C2EA0" w14:textId="47DBDB14" w:rsidR="00C067C1" w:rsidRDefault="00C067C1" w:rsidP="00F40BE3">
          <w:pPr>
            <w:pStyle w:val="Header"/>
            <w:ind w:left="-115"/>
          </w:pPr>
        </w:p>
      </w:tc>
      <w:tc>
        <w:tcPr>
          <w:tcW w:w="3120" w:type="dxa"/>
        </w:tcPr>
        <w:p w14:paraId="1EE1FD63" w14:textId="47DBED63" w:rsidR="00C067C1" w:rsidRDefault="00C067C1" w:rsidP="00F40BE3">
          <w:pPr>
            <w:pStyle w:val="Header"/>
            <w:jc w:val="center"/>
          </w:pPr>
        </w:p>
      </w:tc>
      <w:tc>
        <w:tcPr>
          <w:tcW w:w="3120" w:type="dxa"/>
        </w:tcPr>
        <w:p w14:paraId="69176D04" w14:textId="1EAA9CB7" w:rsidR="00C067C1" w:rsidRDefault="00C067C1" w:rsidP="00F40BE3">
          <w:pPr>
            <w:pStyle w:val="Header"/>
            <w:ind w:right="-115"/>
            <w:jc w:val="right"/>
          </w:pPr>
        </w:p>
      </w:tc>
    </w:tr>
  </w:tbl>
  <w:p w14:paraId="5F019ADA" w14:textId="3890B796" w:rsidR="00C067C1" w:rsidRDefault="00C067C1" w:rsidP="00F40BE3">
    <w:pPr>
      <w:pStyle w:val="Header"/>
    </w:pPr>
  </w:p>
</w:hdr>
</file>

<file path=word/intelligence2.xml><?xml version="1.0" encoding="utf-8"?>
<int2:intelligence xmlns:int2="http://schemas.microsoft.com/office/intelligence/2020/intelligence" xmlns:oel="http://schemas.microsoft.com/office/2019/extlst">
  <int2:observations>
    <int2:textHash int2:hashCode="3whU3EnRVGMJBC" int2:id="mMmUFlWJ">
      <int2:state int2:value="Rejected" int2:type="LegacyProofing"/>
    </int2:textHash>
    <int2:textHash int2:hashCode="lQgnTdOhzcgUci" int2:id="VV0q672t">
      <int2:state int2:value="Rejected" int2:type="LegacyProofing"/>
    </int2:textHash>
    <int2:textHash int2:hashCode="yfANtakTjZxwqD" int2:id="FJEpenl0">
      <int2:state int2:value="Rejected" int2:type="LegacyProofing"/>
    </int2:textHash>
    <int2:textHash int2:hashCode="n2BtnKTldtdiqn" int2:id="5k6ESh2p">
      <int2:state int2:value="Rejected" int2:type="LegacyProofing"/>
    </int2:textHash>
    <int2:textHash int2:hashCode="POVe9gHnT2ZS6D" int2:id="88rEtXWk">
      <int2:state int2:value="Rejected" int2:type="LegacyProofing"/>
    </int2:textHash>
    <int2:textHash int2:hashCode="nNPMJSLH0oXJvb" int2:id="GSI7WdoE">
      <int2:state int2:value="Rejected" int2:type="LegacyProofing"/>
    </int2:textHash>
    <int2:textHash int2:hashCode="4+rUOUAH4vKEM1" int2:id="ICMY0Zhf">
      <int2:state int2:value="Rejected" int2:type="LegacyProofing"/>
    </int2:textHash>
    <int2:textHash int2:hashCode="sGvDYviSbADref" int2:id="3M6KG0Ee">
      <int2:state int2:value="Rejected" int2:type="LegacyProofing"/>
    </int2:textHash>
    <int2:textHash int2:hashCode="EnXwiXm5tQDOvt" int2:id="d1wvRV0u">
      <int2:state int2:value="Rejected" int2:type="LegacyProofing"/>
    </int2:textHash>
  </int2:observations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7232E1"/>
    <w:multiLevelType w:val="hybridMultilevel"/>
    <w:tmpl w:val="5E6A688E"/>
    <w:lvl w:ilvl="0" w:tplc="6BDE940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BAE347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4C6851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7A8450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FE227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7B2209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A9CCDC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CC6216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6340D2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0FC94EF0"/>
    <w:multiLevelType w:val="hybridMultilevel"/>
    <w:tmpl w:val="EEEC529E"/>
    <w:lvl w:ilvl="0" w:tplc="6E32D67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8B78CE"/>
    <w:multiLevelType w:val="hybridMultilevel"/>
    <w:tmpl w:val="D19AB900"/>
    <w:lvl w:ilvl="0" w:tplc="4F865134">
      <w:start w:val="100"/>
      <w:numFmt w:val="decimal"/>
      <w:lvlText w:val="%1"/>
      <w:lvlJc w:val="left"/>
      <w:pPr>
        <w:ind w:left="720" w:hanging="360"/>
      </w:pPr>
      <w:rPr>
        <w:rFonts w:ascii="Calibri" w:eastAsia="Calibri" w:hAnsi="Calibri" w:cs="Calibri"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1936161"/>
    <w:multiLevelType w:val="multilevel"/>
    <w:tmpl w:val="03C28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537193D"/>
    <w:multiLevelType w:val="hybridMultilevel"/>
    <w:tmpl w:val="DAC0807E"/>
    <w:lvl w:ilvl="0" w:tplc="9A2C2178">
      <w:numFmt w:val="bullet"/>
      <w:lvlText w:val="-"/>
      <w:lvlJc w:val="left"/>
      <w:pPr>
        <w:ind w:left="720" w:hanging="360"/>
      </w:pPr>
      <w:rPr>
        <w:rFonts w:ascii="Segoe UI" w:eastAsia="Times New Roman" w:hAnsi="Segoe UI" w:cs="Segoe U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F082FD1"/>
    <w:multiLevelType w:val="multilevel"/>
    <w:tmpl w:val="2F764E9A"/>
    <w:lvl w:ilvl="0">
      <w:start w:val="96"/>
      <w:numFmt w:val="decimal"/>
      <w:lvlText w:val="%1"/>
      <w:lvlJc w:val="left"/>
      <w:pPr>
        <w:ind w:left="375" w:hanging="375"/>
      </w:pPr>
      <w:rPr>
        <w:rFonts w:ascii="Calibri" w:eastAsia="Calibri" w:hAnsi="Calibri" w:cs="Calibri" w:hint="default"/>
        <w:color w:val="000000" w:themeColor="text1"/>
      </w:rPr>
    </w:lvl>
    <w:lvl w:ilvl="1">
      <w:start w:val="2"/>
      <w:numFmt w:val="decimal"/>
      <w:lvlText w:val="%1.%2"/>
      <w:lvlJc w:val="left"/>
      <w:pPr>
        <w:ind w:left="375" w:hanging="375"/>
      </w:pPr>
      <w:rPr>
        <w:rFonts w:ascii="Calibri" w:eastAsia="Calibri" w:hAnsi="Calibri" w:cs="Calibri" w:hint="default"/>
        <w:color w:val="000000" w:themeColor="text1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Calibri" w:eastAsia="Calibri" w:hAnsi="Calibri" w:cs="Calibri" w:hint="default"/>
        <w:color w:val="000000" w:themeColor="text1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ascii="Calibri" w:eastAsia="Calibri" w:hAnsi="Calibri" w:cs="Calibri" w:hint="default"/>
        <w:color w:val="000000" w:themeColor="text1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="Calibri" w:eastAsia="Calibri" w:hAnsi="Calibri" w:cs="Calibri" w:hint="default"/>
        <w:color w:val="000000" w:themeColor="text1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ascii="Calibri" w:eastAsia="Calibri" w:hAnsi="Calibri" w:cs="Calibri" w:hint="default"/>
        <w:color w:val="000000" w:themeColor="text1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="Calibri" w:eastAsia="Calibri" w:hAnsi="Calibri" w:cs="Calibri" w:hint="default"/>
        <w:color w:val="000000" w:themeColor="text1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ascii="Calibri" w:eastAsia="Calibri" w:hAnsi="Calibri" w:cs="Calibri" w:hint="default"/>
        <w:color w:val="000000" w:themeColor="text1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ascii="Calibri" w:eastAsia="Calibri" w:hAnsi="Calibri" w:cs="Calibri" w:hint="default"/>
        <w:color w:val="000000" w:themeColor="text1"/>
      </w:rPr>
    </w:lvl>
  </w:abstractNum>
  <w:abstractNum w:abstractNumId="6" w15:restartNumberingAfterBreak="0">
    <w:nsid w:val="506C1861"/>
    <w:multiLevelType w:val="multilevel"/>
    <w:tmpl w:val="F056DD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657B73AF"/>
    <w:multiLevelType w:val="hybridMultilevel"/>
    <w:tmpl w:val="9F7AB2F2"/>
    <w:lvl w:ilvl="0" w:tplc="355A3828">
      <w:start w:val="96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  <w:b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7AE557B"/>
    <w:multiLevelType w:val="hybridMultilevel"/>
    <w:tmpl w:val="3A94C414"/>
    <w:lvl w:ilvl="0" w:tplc="A498C846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0623012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59C2D08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99A7E6E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AEA0B95A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C32DEFA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7187306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3A9286B6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408F324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F4232D"/>
    <w:multiLevelType w:val="hybridMultilevel"/>
    <w:tmpl w:val="80A81D3C"/>
    <w:lvl w:ilvl="0" w:tplc="9A2C2178">
      <w:numFmt w:val="bullet"/>
      <w:lvlText w:val="-"/>
      <w:lvlJc w:val="left"/>
      <w:pPr>
        <w:ind w:left="720" w:hanging="360"/>
      </w:pPr>
      <w:rPr>
        <w:rFonts w:ascii="Segoe UI" w:eastAsia="Times New Roman" w:hAnsi="Segoe UI" w:cs="Segoe U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57306DD"/>
    <w:multiLevelType w:val="hybridMultilevel"/>
    <w:tmpl w:val="19CE60AA"/>
    <w:lvl w:ilvl="0" w:tplc="B50C012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71EA5D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64EFAB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2203D6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64EF93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8F8E72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D3A4C7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5CC70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19277E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1" w15:restartNumberingAfterBreak="0">
    <w:nsid w:val="7575490F"/>
    <w:multiLevelType w:val="hybridMultilevel"/>
    <w:tmpl w:val="7A547EE0"/>
    <w:lvl w:ilvl="0" w:tplc="9A2C2178">
      <w:numFmt w:val="bullet"/>
      <w:lvlText w:val="-"/>
      <w:lvlJc w:val="left"/>
      <w:pPr>
        <w:ind w:left="720" w:hanging="360"/>
      </w:pPr>
      <w:rPr>
        <w:rFonts w:ascii="Segoe UI" w:eastAsia="Times New Roman" w:hAnsi="Segoe UI" w:cs="Segoe U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A3A4FEC"/>
    <w:multiLevelType w:val="multilevel"/>
    <w:tmpl w:val="918A01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7ED17BB4"/>
    <w:multiLevelType w:val="hybridMultilevel"/>
    <w:tmpl w:val="11565544"/>
    <w:lvl w:ilvl="0" w:tplc="852ED49C">
      <w:start w:val="100"/>
      <w:numFmt w:val="decimal"/>
      <w:lvlText w:val="%1"/>
      <w:lvlJc w:val="left"/>
      <w:pPr>
        <w:ind w:left="720" w:hanging="360"/>
      </w:pPr>
      <w:rPr>
        <w:rFonts w:ascii="Calibri" w:eastAsia="Calibri" w:hAnsi="Calibri" w:cs="Calibri"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11"/>
  </w:num>
  <w:num w:numId="3">
    <w:abstractNumId w:val="4"/>
  </w:num>
  <w:num w:numId="4">
    <w:abstractNumId w:val="9"/>
  </w:num>
  <w:num w:numId="5">
    <w:abstractNumId w:val="8"/>
  </w:num>
  <w:num w:numId="6">
    <w:abstractNumId w:val="10"/>
  </w:num>
  <w:num w:numId="7">
    <w:abstractNumId w:val="0"/>
  </w:num>
  <w:num w:numId="8">
    <w:abstractNumId w:val="7"/>
  </w:num>
  <w:num w:numId="9">
    <w:abstractNumId w:val="5"/>
  </w:num>
  <w:num w:numId="10">
    <w:abstractNumId w:val="13"/>
  </w:num>
  <w:num w:numId="11">
    <w:abstractNumId w:val="2"/>
  </w:num>
  <w:num w:numId="12">
    <w:abstractNumId w:val="12"/>
  </w:num>
  <w:num w:numId="13">
    <w:abstractNumId w:val="3"/>
  </w:num>
  <w:num w:numId="14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20"/>
  <w:characterSpacingControl w:val="doNotCompress"/>
  <w:hdrShapeDefaults>
    <o:shapedefaults v:ext="edit" spidmax="28673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CH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et0wdpe2xf5oewvf4pdpfwtdsweawfzvsw&quot;&gt;PsA&lt;record-ids&gt;&lt;item&gt;16&lt;/item&gt;&lt;item&gt;33&lt;/item&gt;&lt;item&gt;36&lt;/item&gt;&lt;item&gt;53&lt;/item&gt;&lt;item&gt;54&lt;/item&gt;&lt;item&gt;55&lt;/item&gt;&lt;item&gt;56&lt;/item&gt;&lt;item&gt;57&lt;/item&gt;&lt;/record-ids&gt;&lt;/item&gt;&lt;/Libraries&gt;"/>
  </w:docVars>
  <w:rsids>
    <w:rsidRoot w:val="00E06350"/>
    <w:rsid w:val="0000112D"/>
    <w:rsid w:val="0000286A"/>
    <w:rsid w:val="00004361"/>
    <w:rsid w:val="0000472D"/>
    <w:rsid w:val="00005B8A"/>
    <w:rsid w:val="00005D7F"/>
    <w:rsid w:val="00007F3E"/>
    <w:rsid w:val="0001025B"/>
    <w:rsid w:val="00011F30"/>
    <w:rsid w:val="000127D1"/>
    <w:rsid w:val="000154F9"/>
    <w:rsid w:val="00017A9D"/>
    <w:rsid w:val="00025CAE"/>
    <w:rsid w:val="00026247"/>
    <w:rsid w:val="00033C03"/>
    <w:rsid w:val="00033DB7"/>
    <w:rsid w:val="000341ED"/>
    <w:rsid w:val="00034F47"/>
    <w:rsid w:val="000361CC"/>
    <w:rsid w:val="000413C4"/>
    <w:rsid w:val="00041A0A"/>
    <w:rsid w:val="00042755"/>
    <w:rsid w:val="0004466D"/>
    <w:rsid w:val="00045947"/>
    <w:rsid w:val="00046DCA"/>
    <w:rsid w:val="00047EE4"/>
    <w:rsid w:val="00051E34"/>
    <w:rsid w:val="00052D62"/>
    <w:rsid w:val="00055BB4"/>
    <w:rsid w:val="00057322"/>
    <w:rsid w:val="000610C1"/>
    <w:rsid w:val="00063160"/>
    <w:rsid w:val="00063570"/>
    <w:rsid w:val="00065403"/>
    <w:rsid w:val="00066C96"/>
    <w:rsid w:val="0007080F"/>
    <w:rsid w:val="0007198F"/>
    <w:rsid w:val="00071BA9"/>
    <w:rsid w:val="00074251"/>
    <w:rsid w:val="00076E4C"/>
    <w:rsid w:val="000803D5"/>
    <w:rsid w:val="000828EF"/>
    <w:rsid w:val="00084DA0"/>
    <w:rsid w:val="000869D3"/>
    <w:rsid w:val="00090EB7"/>
    <w:rsid w:val="0009117C"/>
    <w:rsid w:val="0009151D"/>
    <w:rsid w:val="00092009"/>
    <w:rsid w:val="000957D0"/>
    <w:rsid w:val="000976EB"/>
    <w:rsid w:val="00097FBB"/>
    <w:rsid w:val="000A1C32"/>
    <w:rsid w:val="000A4725"/>
    <w:rsid w:val="000A475B"/>
    <w:rsid w:val="000A51D6"/>
    <w:rsid w:val="000A53B8"/>
    <w:rsid w:val="000A5CDD"/>
    <w:rsid w:val="000B050D"/>
    <w:rsid w:val="000B25F6"/>
    <w:rsid w:val="000B497A"/>
    <w:rsid w:val="000B57D1"/>
    <w:rsid w:val="000C0579"/>
    <w:rsid w:val="000C0FAE"/>
    <w:rsid w:val="000C35DA"/>
    <w:rsid w:val="000C7311"/>
    <w:rsid w:val="000D129F"/>
    <w:rsid w:val="000E6BB8"/>
    <w:rsid w:val="000E7FFA"/>
    <w:rsid w:val="000F1842"/>
    <w:rsid w:val="000F1926"/>
    <w:rsid w:val="000F1B18"/>
    <w:rsid w:val="000F42C8"/>
    <w:rsid w:val="000F7ED2"/>
    <w:rsid w:val="00101E49"/>
    <w:rsid w:val="00102B5A"/>
    <w:rsid w:val="00104524"/>
    <w:rsid w:val="00104948"/>
    <w:rsid w:val="00104C7A"/>
    <w:rsid w:val="001063EE"/>
    <w:rsid w:val="0010691F"/>
    <w:rsid w:val="00110341"/>
    <w:rsid w:val="001113A2"/>
    <w:rsid w:val="0011436D"/>
    <w:rsid w:val="00114E23"/>
    <w:rsid w:val="00130CDD"/>
    <w:rsid w:val="00133E06"/>
    <w:rsid w:val="00135857"/>
    <w:rsid w:val="00135ACE"/>
    <w:rsid w:val="0013691D"/>
    <w:rsid w:val="00142023"/>
    <w:rsid w:val="00144328"/>
    <w:rsid w:val="00146ABC"/>
    <w:rsid w:val="00146E56"/>
    <w:rsid w:val="00153163"/>
    <w:rsid w:val="001605F2"/>
    <w:rsid w:val="00160C40"/>
    <w:rsid w:val="0016275B"/>
    <w:rsid w:val="00164ECD"/>
    <w:rsid w:val="001675B1"/>
    <w:rsid w:val="001705CE"/>
    <w:rsid w:val="00174828"/>
    <w:rsid w:val="001753DD"/>
    <w:rsid w:val="001761F7"/>
    <w:rsid w:val="001848D7"/>
    <w:rsid w:val="00187051"/>
    <w:rsid w:val="001879A4"/>
    <w:rsid w:val="001927B7"/>
    <w:rsid w:val="0019340B"/>
    <w:rsid w:val="00195485"/>
    <w:rsid w:val="00195731"/>
    <w:rsid w:val="00195853"/>
    <w:rsid w:val="0019598D"/>
    <w:rsid w:val="0019670E"/>
    <w:rsid w:val="001A1F9C"/>
    <w:rsid w:val="001A487D"/>
    <w:rsid w:val="001A4E77"/>
    <w:rsid w:val="001A5148"/>
    <w:rsid w:val="001A6F76"/>
    <w:rsid w:val="001B075D"/>
    <w:rsid w:val="001B14CC"/>
    <w:rsid w:val="001B3841"/>
    <w:rsid w:val="001B46FF"/>
    <w:rsid w:val="001C307E"/>
    <w:rsid w:val="001C33AE"/>
    <w:rsid w:val="001C54D9"/>
    <w:rsid w:val="001C567D"/>
    <w:rsid w:val="001C57C6"/>
    <w:rsid w:val="001C6D57"/>
    <w:rsid w:val="001D131E"/>
    <w:rsid w:val="001D2738"/>
    <w:rsid w:val="001D5EB7"/>
    <w:rsid w:val="001E1A48"/>
    <w:rsid w:val="001E1FE1"/>
    <w:rsid w:val="001E25AE"/>
    <w:rsid w:val="001E77C3"/>
    <w:rsid w:val="001F06D7"/>
    <w:rsid w:val="001F1BB1"/>
    <w:rsid w:val="001F57C5"/>
    <w:rsid w:val="001F772A"/>
    <w:rsid w:val="00202658"/>
    <w:rsid w:val="002126F4"/>
    <w:rsid w:val="00216198"/>
    <w:rsid w:val="002163C7"/>
    <w:rsid w:val="002210F7"/>
    <w:rsid w:val="00222B46"/>
    <w:rsid w:val="00224A02"/>
    <w:rsid w:val="002264AE"/>
    <w:rsid w:val="002274D0"/>
    <w:rsid w:val="002308B7"/>
    <w:rsid w:val="00230CCB"/>
    <w:rsid w:val="002357F6"/>
    <w:rsid w:val="00235AC6"/>
    <w:rsid w:val="002415BE"/>
    <w:rsid w:val="002426FE"/>
    <w:rsid w:val="00242754"/>
    <w:rsid w:val="00242B80"/>
    <w:rsid w:val="00244294"/>
    <w:rsid w:val="002456F8"/>
    <w:rsid w:val="00255929"/>
    <w:rsid w:val="0025697B"/>
    <w:rsid w:val="00256D50"/>
    <w:rsid w:val="0026097A"/>
    <w:rsid w:val="00261905"/>
    <w:rsid w:val="00262CE5"/>
    <w:rsid w:val="00265614"/>
    <w:rsid w:val="002679B3"/>
    <w:rsid w:val="00271EE9"/>
    <w:rsid w:val="002732BE"/>
    <w:rsid w:val="00276762"/>
    <w:rsid w:val="00276F98"/>
    <w:rsid w:val="00277B79"/>
    <w:rsid w:val="00277F5B"/>
    <w:rsid w:val="002805A1"/>
    <w:rsid w:val="00280BE0"/>
    <w:rsid w:val="00282FC0"/>
    <w:rsid w:val="002837D6"/>
    <w:rsid w:val="002865E3"/>
    <w:rsid w:val="002919CC"/>
    <w:rsid w:val="00291D60"/>
    <w:rsid w:val="002929FB"/>
    <w:rsid w:val="0029610D"/>
    <w:rsid w:val="002A0B70"/>
    <w:rsid w:val="002A1AF8"/>
    <w:rsid w:val="002A39E3"/>
    <w:rsid w:val="002A440F"/>
    <w:rsid w:val="002A62AB"/>
    <w:rsid w:val="002A6CD6"/>
    <w:rsid w:val="002A78CC"/>
    <w:rsid w:val="002B28AE"/>
    <w:rsid w:val="002B6910"/>
    <w:rsid w:val="002B6B90"/>
    <w:rsid w:val="002C485C"/>
    <w:rsid w:val="002C6FF2"/>
    <w:rsid w:val="002C7857"/>
    <w:rsid w:val="002D084B"/>
    <w:rsid w:val="002D0BD5"/>
    <w:rsid w:val="002D0D04"/>
    <w:rsid w:val="002D5CBB"/>
    <w:rsid w:val="002D5F06"/>
    <w:rsid w:val="002D6CFB"/>
    <w:rsid w:val="002D7A0B"/>
    <w:rsid w:val="002E23C5"/>
    <w:rsid w:val="002E3C90"/>
    <w:rsid w:val="002F08CF"/>
    <w:rsid w:val="00302D9B"/>
    <w:rsid w:val="003050B2"/>
    <w:rsid w:val="00311BDF"/>
    <w:rsid w:val="003138FB"/>
    <w:rsid w:val="00313C7E"/>
    <w:rsid w:val="003140B3"/>
    <w:rsid w:val="00316696"/>
    <w:rsid w:val="00316954"/>
    <w:rsid w:val="00321070"/>
    <w:rsid w:val="003213AD"/>
    <w:rsid w:val="00321CD6"/>
    <w:rsid w:val="003223F5"/>
    <w:rsid w:val="00326CEE"/>
    <w:rsid w:val="003272FF"/>
    <w:rsid w:val="00331381"/>
    <w:rsid w:val="00331F48"/>
    <w:rsid w:val="003364D5"/>
    <w:rsid w:val="00337654"/>
    <w:rsid w:val="00342E46"/>
    <w:rsid w:val="00346E0A"/>
    <w:rsid w:val="003500F1"/>
    <w:rsid w:val="003515F7"/>
    <w:rsid w:val="00351ADE"/>
    <w:rsid w:val="003555BE"/>
    <w:rsid w:val="00355A13"/>
    <w:rsid w:val="003576B1"/>
    <w:rsid w:val="003609E9"/>
    <w:rsid w:val="00360E64"/>
    <w:rsid w:val="003641D1"/>
    <w:rsid w:val="003660DC"/>
    <w:rsid w:val="00367832"/>
    <w:rsid w:val="00371F3A"/>
    <w:rsid w:val="0037208A"/>
    <w:rsid w:val="00373890"/>
    <w:rsid w:val="003759CF"/>
    <w:rsid w:val="00376C9E"/>
    <w:rsid w:val="00380BE7"/>
    <w:rsid w:val="003839D8"/>
    <w:rsid w:val="0038444F"/>
    <w:rsid w:val="00385D77"/>
    <w:rsid w:val="00387B7C"/>
    <w:rsid w:val="00394CCA"/>
    <w:rsid w:val="00394D3F"/>
    <w:rsid w:val="003964B3"/>
    <w:rsid w:val="003A00AA"/>
    <w:rsid w:val="003A2728"/>
    <w:rsid w:val="003A3959"/>
    <w:rsid w:val="003A48D9"/>
    <w:rsid w:val="003A55D3"/>
    <w:rsid w:val="003A7E0B"/>
    <w:rsid w:val="003B06F9"/>
    <w:rsid w:val="003B0AA4"/>
    <w:rsid w:val="003B1629"/>
    <w:rsid w:val="003B670D"/>
    <w:rsid w:val="003C0499"/>
    <w:rsid w:val="003C12F8"/>
    <w:rsid w:val="003C4781"/>
    <w:rsid w:val="003C77F4"/>
    <w:rsid w:val="003D1D15"/>
    <w:rsid w:val="003D2997"/>
    <w:rsid w:val="003E0FA8"/>
    <w:rsid w:val="003E27C6"/>
    <w:rsid w:val="003E3164"/>
    <w:rsid w:val="003E5231"/>
    <w:rsid w:val="003F0B8D"/>
    <w:rsid w:val="003F5984"/>
    <w:rsid w:val="00404456"/>
    <w:rsid w:val="00405351"/>
    <w:rsid w:val="004058F0"/>
    <w:rsid w:val="00411AB1"/>
    <w:rsid w:val="00411DAB"/>
    <w:rsid w:val="0041303A"/>
    <w:rsid w:val="004144A7"/>
    <w:rsid w:val="00414794"/>
    <w:rsid w:val="00421BB7"/>
    <w:rsid w:val="00421E0F"/>
    <w:rsid w:val="0042387C"/>
    <w:rsid w:val="00427A2E"/>
    <w:rsid w:val="00427D16"/>
    <w:rsid w:val="00430FFD"/>
    <w:rsid w:val="00432D6B"/>
    <w:rsid w:val="004334C7"/>
    <w:rsid w:val="00434621"/>
    <w:rsid w:val="00435410"/>
    <w:rsid w:val="0044429E"/>
    <w:rsid w:val="00446CD6"/>
    <w:rsid w:val="0045037F"/>
    <w:rsid w:val="00457AC2"/>
    <w:rsid w:val="004602A9"/>
    <w:rsid w:val="00460BFF"/>
    <w:rsid w:val="0046148E"/>
    <w:rsid w:val="004632C0"/>
    <w:rsid w:val="00463D0E"/>
    <w:rsid w:val="0047034D"/>
    <w:rsid w:val="0047300C"/>
    <w:rsid w:val="004734A9"/>
    <w:rsid w:val="004909CF"/>
    <w:rsid w:val="00492296"/>
    <w:rsid w:val="00492A52"/>
    <w:rsid w:val="004A2A5D"/>
    <w:rsid w:val="004A51B4"/>
    <w:rsid w:val="004A64FD"/>
    <w:rsid w:val="004A69D8"/>
    <w:rsid w:val="004B126A"/>
    <w:rsid w:val="004B28A2"/>
    <w:rsid w:val="004B2AA8"/>
    <w:rsid w:val="004B4937"/>
    <w:rsid w:val="004B4CC8"/>
    <w:rsid w:val="004C025D"/>
    <w:rsid w:val="004C05C3"/>
    <w:rsid w:val="004C3995"/>
    <w:rsid w:val="004C40E4"/>
    <w:rsid w:val="004C4994"/>
    <w:rsid w:val="004C758F"/>
    <w:rsid w:val="004D3897"/>
    <w:rsid w:val="004D4C3A"/>
    <w:rsid w:val="004D5CE9"/>
    <w:rsid w:val="004E053C"/>
    <w:rsid w:val="004E1063"/>
    <w:rsid w:val="004E1548"/>
    <w:rsid w:val="004E1C57"/>
    <w:rsid w:val="004E364F"/>
    <w:rsid w:val="004E5834"/>
    <w:rsid w:val="004E74DD"/>
    <w:rsid w:val="004F2C3E"/>
    <w:rsid w:val="004F5646"/>
    <w:rsid w:val="004F57F3"/>
    <w:rsid w:val="004F697A"/>
    <w:rsid w:val="004F76D8"/>
    <w:rsid w:val="004F7DCD"/>
    <w:rsid w:val="00500BB9"/>
    <w:rsid w:val="00500D4C"/>
    <w:rsid w:val="005035E6"/>
    <w:rsid w:val="0050583C"/>
    <w:rsid w:val="00505BF0"/>
    <w:rsid w:val="00515BB8"/>
    <w:rsid w:val="005175CA"/>
    <w:rsid w:val="00523E1D"/>
    <w:rsid w:val="005312BD"/>
    <w:rsid w:val="00534CCC"/>
    <w:rsid w:val="005366A3"/>
    <w:rsid w:val="0054013C"/>
    <w:rsid w:val="00540EF8"/>
    <w:rsid w:val="00543179"/>
    <w:rsid w:val="00545B54"/>
    <w:rsid w:val="00560368"/>
    <w:rsid w:val="00560AF2"/>
    <w:rsid w:val="00566CC2"/>
    <w:rsid w:val="005679BB"/>
    <w:rsid w:val="005733BB"/>
    <w:rsid w:val="00577DEE"/>
    <w:rsid w:val="00580B05"/>
    <w:rsid w:val="0058298C"/>
    <w:rsid w:val="005843CC"/>
    <w:rsid w:val="005848B7"/>
    <w:rsid w:val="00587FD3"/>
    <w:rsid w:val="00592EAB"/>
    <w:rsid w:val="00593218"/>
    <w:rsid w:val="0059331F"/>
    <w:rsid w:val="00593E23"/>
    <w:rsid w:val="0059497A"/>
    <w:rsid w:val="00595B33"/>
    <w:rsid w:val="00596E3F"/>
    <w:rsid w:val="005A07D2"/>
    <w:rsid w:val="005A1942"/>
    <w:rsid w:val="005A1FAE"/>
    <w:rsid w:val="005A2D5B"/>
    <w:rsid w:val="005A48BB"/>
    <w:rsid w:val="005A55A0"/>
    <w:rsid w:val="005A5751"/>
    <w:rsid w:val="005A62D5"/>
    <w:rsid w:val="005A64D5"/>
    <w:rsid w:val="005A73CE"/>
    <w:rsid w:val="005B1863"/>
    <w:rsid w:val="005B1E49"/>
    <w:rsid w:val="005B31DA"/>
    <w:rsid w:val="005B5370"/>
    <w:rsid w:val="005B546B"/>
    <w:rsid w:val="005BC30D"/>
    <w:rsid w:val="005C143E"/>
    <w:rsid w:val="005C14B7"/>
    <w:rsid w:val="005C2841"/>
    <w:rsid w:val="005C562A"/>
    <w:rsid w:val="005C6A55"/>
    <w:rsid w:val="005D30B5"/>
    <w:rsid w:val="005D6261"/>
    <w:rsid w:val="005E3102"/>
    <w:rsid w:val="005E34B6"/>
    <w:rsid w:val="005F045B"/>
    <w:rsid w:val="005F10E6"/>
    <w:rsid w:val="005F1391"/>
    <w:rsid w:val="005F1A47"/>
    <w:rsid w:val="005F27F1"/>
    <w:rsid w:val="005F2B72"/>
    <w:rsid w:val="005F346F"/>
    <w:rsid w:val="005F36CC"/>
    <w:rsid w:val="005F4FD9"/>
    <w:rsid w:val="005F5A59"/>
    <w:rsid w:val="005F6186"/>
    <w:rsid w:val="00600F89"/>
    <w:rsid w:val="00601E93"/>
    <w:rsid w:val="00602D84"/>
    <w:rsid w:val="0060329A"/>
    <w:rsid w:val="006109DB"/>
    <w:rsid w:val="00617031"/>
    <w:rsid w:val="0061793A"/>
    <w:rsid w:val="0062018C"/>
    <w:rsid w:val="00621AC3"/>
    <w:rsid w:val="006232FC"/>
    <w:rsid w:val="00624733"/>
    <w:rsid w:val="006248CC"/>
    <w:rsid w:val="00634BD9"/>
    <w:rsid w:val="00637C77"/>
    <w:rsid w:val="00640FB5"/>
    <w:rsid w:val="006432D5"/>
    <w:rsid w:val="00651635"/>
    <w:rsid w:val="00651BB9"/>
    <w:rsid w:val="00653DEE"/>
    <w:rsid w:val="0065680B"/>
    <w:rsid w:val="00662F8F"/>
    <w:rsid w:val="00665823"/>
    <w:rsid w:val="006664D7"/>
    <w:rsid w:val="0066699D"/>
    <w:rsid w:val="00666BD0"/>
    <w:rsid w:val="00666E23"/>
    <w:rsid w:val="006679D3"/>
    <w:rsid w:val="00667B77"/>
    <w:rsid w:val="00671336"/>
    <w:rsid w:val="006713AD"/>
    <w:rsid w:val="006715EF"/>
    <w:rsid w:val="006752CA"/>
    <w:rsid w:val="00675794"/>
    <w:rsid w:val="00675A99"/>
    <w:rsid w:val="00680131"/>
    <w:rsid w:val="00681BED"/>
    <w:rsid w:val="006849A5"/>
    <w:rsid w:val="0069076E"/>
    <w:rsid w:val="00692B3F"/>
    <w:rsid w:val="006A14CA"/>
    <w:rsid w:val="006A178C"/>
    <w:rsid w:val="006A3646"/>
    <w:rsid w:val="006A4EF7"/>
    <w:rsid w:val="006B2317"/>
    <w:rsid w:val="006B2785"/>
    <w:rsid w:val="006B27B9"/>
    <w:rsid w:val="006B2945"/>
    <w:rsid w:val="006B6107"/>
    <w:rsid w:val="006B7785"/>
    <w:rsid w:val="006C04E6"/>
    <w:rsid w:val="006C0863"/>
    <w:rsid w:val="006C17DC"/>
    <w:rsid w:val="006C41AC"/>
    <w:rsid w:val="006C49F1"/>
    <w:rsid w:val="006C4D43"/>
    <w:rsid w:val="006CD6A6"/>
    <w:rsid w:val="006D06B4"/>
    <w:rsid w:val="006D3F71"/>
    <w:rsid w:val="006D76B3"/>
    <w:rsid w:val="006DD557"/>
    <w:rsid w:val="006E0487"/>
    <w:rsid w:val="006E07F0"/>
    <w:rsid w:val="006E221F"/>
    <w:rsid w:val="006E364E"/>
    <w:rsid w:val="006E4729"/>
    <w:rsid w:val="006E5DB6"/>
    <w:rsid w:val="006E72F8"/>
    <w:rsid w:val="006F1A98"/>
    <w:rsid w:val="006F293A"/>
    <w:rsid w:val="006F333E"/>
    <w:rsid w:val="006F538E"/>
    <w:rsid w:val="006F72D6"/>
    <w:rsid w:val="00700755"/>
    <w:rsid w:val="00706F3A"/>
    <w:rsid w:val="00707E18"/>
    <w:rsid w:val="00711193"/>
    <w:rsid w:val="00711F70"/>
    <w:rsid w:val="00712049"/>
    <w:rsid w:val="00713400"/>
    <w:rsid w:val="007155A0"/>
    <w:rsid w:val="00715722"/>
    <w:rsid w:val="00717B50"/>
    <w:rsid w:val="00720B1A"/>
    <w:rsid w:val="00724082"/>
    <w:rsid w:val="0073229A"/>
    <w:rsid w:val="00732E29"/>
    <w:rsid w:val="00735D48"/>
    <w:rsid w:val="00736C9B"/>
    <w:rsid w:val="007427D2"/>
    <w:rsid w:val="00743F5B"/>
    <w:rsid w:val="00744A17"/>
    <w:rsid w:val="00744C4E"/>
    <w:rsid w:val="00744EEA"/>
    <w:rsid w:val="007508B4"/>
    <w:rsid w:val="00750A5A"/>
    <w:rsid w:val="00751A70"/>
    <w:rsid w:val="007559A0"/>
    <w:rsid w:val="00756E88"/>
    <w:rsid w:val="00760292"/>
    <w:rsid w:val="007629AA"/>
    <w:rsid w:val="007634EB"/>
    <w:rsid w:val="007652E2"/>
    <w:rsid w:val="00772391"/>
    <w:rsid w:val="00773920"/>
    <w:rsid w:val="0077456D"/>
    <w:rsid w:val="00781650"/>
    <w:rsid w:val="007817FF"/>
    <w:rsid w:val="0078348F"/>
    <w:rsid w:val="00784B6B"/>
    <w:rsid w:val="0079462B"/>
    <w:rsid w:val="007A0DBC"/>
    <w:rsid w:val="007A178A"/>
    <w:rsid w:val="007A279D"/>
    <w:rsid w:val="007B1727"/>
    <w:rsid w:val="007B2D54"/>
    <w:rsid w:val="007B337B"/>
    <w:rsid w:val="007B7377"/>
    <w:rsid w:val="007B75BA"/>
    <w:rsid w:val="007C2D62"/>
    <w:rsid w:val="007C35B8"/>
    <w:rsid w:val="007C5B82"/>
    <w:rsid w:val="007C75F5"/>
    <w:rsid w:val="007D1469"/>
    <w:rsid w:val="007D4AEA"/>
    <w:rsid w:val="007D61FD"/>
    <w:rsid w:val="007D72AD"/>
    <w:rsid w:val="007D74A6"/>
    <w:rsid w:val="007E1694"/>
    <w:rsid w:val="007E6C95"/>
    <w:rsid w:val="007F05D9"/>
    <w:rsid w:val="007F15C5"/>
    <w:rsid w:val="007F333A"/>
    <w:rsid w:val="007F477C"/>
    <w:rsid w:val="007F4EA1"/>
    <w:rsid w:val="007F5E16"/>
    <w:rsid w:val="007F76E8"/>
    <w:rsid w:val="0080017F"/>
    <w:rsid w:val="00803DE1"/>
    <w:rsid w:val="00807D1B"/>
    <w:rsid w:val="00810A1D"/>
    <w:rsid w:val="008157A9"/>
    <w:rsid w:val="008173B5"/>
    <w:rsid w:val="00822620"/>
    <w:rsid w:val="00823948"/>
    <w:rsid w:val="0082429B"/>
    <w:rsid w:val="00824423"/>
    <w:rsid w:val="00825108"/>
    <w:rsid w:val="00826E25"/>
    <w:rsid w:val="00827106"/>
    <w:rsid w:val="0083006C"/>
    <w:rsid w:val="0083256B"/>
    <w:rsid w:val="00833E78"/>
    <w:rsid w:val="00834EDC"/>
    <w:rsid w:val="0083702C"/>
    <w:rsid w:val="0083781E"/>
    <w:rsid w:val="00840B80"/>
    <w:rsid w:val="00841467"/>
    <w:rsid w:val="0084231B"/>
    <w:rsid w:val="00842F5F"/>
    <w:rsid w:val="0084374D"/>
    <w:rsid w:val="0084791E"/>
    <w:rsid w:val="0085062A"/>
    <w:rsid w:val="008530C7"/>
    <w:rsid w:val="00855953"/>
    <w:rsid w:val="00855C85"/>
    <w:rsid w:val="00855EBD"/>
    <w:rsid w:val="00857BB3"/>
    <w:rsid w:val="00860837"/>
    <w:rsid w:val="00862665"/>
    <w:rsid w:val="0086357D"/>
    <w:rsid w:val="008635FC"/>
    <w:rsid w:val="00870D04"/>
    <w:rsid w:val="00873B1E"/>
    <w:rsid w:val="00875D23"/>
    <w:rsid w:val="00877F0D"/>
    <w:rsid w:val="008829F5"/>
    <w:rsid w:val="00882ADB"/>
    <w:rsid w:val="0088F92B"/>
    <w:rsid w:val="008912E8"/>
    <w:rsid w:val="0089201E"/>
    <w:rsid w:val="0089426F"/>
    <w:rsid w:val="00894D95"/>
    <w:rsid w:val="00895F58"/>
    <w:rsid w:val="00896B83"/>
    <w:rsid w:val="008A1E5C"/>
    <w:rsid w:val="008A7C80"/>
    <w:rsid w:val="008A7FCF"/>
    <w:rsid w:val="008A812F"/>
    <w:rsid w:val="008B04B9"/>
    <w:rsid w:val="008B265C"/>
    <w:rsid w:val="008B3445"/>
    <w:rsid w:val="008B467F"/>
    <w:rsid w:val="008B4951"/>
    <w:rsid w:val="008C18CA"/>
    <w:rsid w:val="008C2EA3"/>
    <w:rsid w:val="008C3FEB"/>
    <w:rsid w:val="008C5357"/>
    <w:rsid w:val="008D1ADA"/>
    <w:rsid w:val="008D4116"/>
    <w:rsid w:val="008D57D3"/>
    <w:rsid w:val="008D77A3"/>
    <w:rsid w:val="008D7B3A"/>
    <w:rsid w:val="008E0E98"/>
    <w:rsid w:val="008E195A"/>
    <w:rsid w:val="008E19F5"/>
    <w:rsid w:val="008E2534"/>
    <w:rsid w:val="008F051A"/>
    <w:rsid w:val="008F1EDA"/>
    <w:rsid w:val="008F375D"/>
    <w:rsid w:val="008F375E"/>
    <w:rsid w:val="008F4724"/>
    <w:rsid w:val="008F4B3A"/>
    <w:rsid w:val="008F6A07"/>
    <w:rsid w:val="0090219A"/>
    <w:rsid w:val="00902BC1"/>
    <w:rsid w:val="009047CE"/>
    <w:rsid w:val="009048F9"/>
    <w:rsid w:val="00904E69"/>
    <w:rsid w:val="009108E5"/>
    <w:rsid w:val="00913951"/>
    <w:rsid w:val="00915343"/>
    <w:rsid w:val="00924800"/>
    <w:rsid w:val="009279CC"/>
    <w:rsid w:val="009279E3"/>
    <w:rsid w:val="00927FE5"/>
    <w:rsid w:val="009319CE"/>
    <w:rsid w:val="00931A95"/>
    <w:rsid w:val="009329C9"/>
    <w:rsid w:val="00934109"/>
    <w:rsid w:val="0093475E"/>
    <w:rsid w:val="00934CF4"/>
    <w:rsid w:val="00936BEA"/>
    <w:rsid w:val="00937192"/>
    <w:rsid w:val="0093735B"/>
    <w:rsid w:val="00943639"/>
    <w:rsid w:val="00946C1D"/>
    <w:rsid w:val="0094782A"/>
    <w:rsid w:val="00951AC3"/>
    <w:rsid w:val="00953534"/>
    <w:rsid w:val="009535D3"/>
    <w:rsid w:val="00954F9C"/>
    <w:rsid w:val="00955208"/>
    <w:rsid w:val="00961319"/>
    <w:rsid w:val="00966C0F"/>
    <w:rsid w:val="00967170"/>
    <w:rsid w:val="00972EAE"/>
    <w:rsid w:val="00974848"/>
    <w:rsid w:val="00977727"/>
    <w:rsid w:val="0098016B"/>
    <w:rsid w:val="009813FE"/>
    <w:rsid w:val="009814DB"/>
    <w:rsid w:val="00983E9F"/>
    <w:rsid w:val="009842BB"/>
    <w:rsid w:val="009852CB"/>
    <w:rsid w:val="0099585C"/>
    <w:rsid w:val="00995985"/>
    <w:rsid w:val="009A116D"/>
    <w:rsid w:val="009A3293"/>
    <w:rsid w:val="009A4B66"/>
    <w:rsid w:val="009A5EF7"/>
    <w:rsid w:val="009B108D"/>
    <w:rsid w:val="009B3DD7"/>
    <w:rsid w:val="009B4160"/>
    <w:rsid w:val="009B4968"/>
    <w:rsid w:val="009B6B5B"/>
    <w:rsid w:val="009C0265"/>
    <w:rsid w:val="009C112C"/>
    <w:rsid w:val="009C3434"/>
    <w:rsid w:val="009C4930"/>
    <w:rsid w:val="009C5E4F"/>
    <w:rsid w:val="009C6663"/>
    <w:rsid w:val="009C7E89"/>
    <w:rsid w:val="009C9AA3"/>
    <w:rsid w:val="009D08B2"/>
    <w:rsid w:val="009D0DF4"/>
    <w:rsid w:val="009D199E"/>
    <w:rsid w:val="009D3995"/>
    <w:rsid w:val="009D5057"/>
    <w:rsid w:val="009D534A"/>
    <w:rsid w:val="009D5B31"/>
    <w:rsid w:val="009E3848"/>
    <w:rsid w:val="009E3F26"/>
    <w:rsid w:val="009E47CB"/>
    <w:rsid w:val="009E4DEF"/>
    <w:rsid w:val="009E61DA"/>
    <w:rsid w:val="009F49D2"/>
    <w:rsid w:val="009F6798"/>
    <w:rsid w:val="00A00ED6"/>
    <w:rsid w:val="00A02642"/>
    <w:rsid w:val="00A059DD"/>
    <w:rsid w:val="00A120F5"/>
    <w:rsid w:val="00A15D86"/>
    <w:rsid w:val="00A16557"/>
    <w:rsid w:val="00A22ADB"/>
    <w:rsid w:val="00A27D04"/>
    <w:rsid w:val="00A3007A"/>
    <w:rsid w:val="00A32BEC"/>
    <w:rsid w:val="00A442B0"/>
    <w:rsid w:val="00A44BFF"/>
    <w:rsid w:val="00A4748F"/>
    <w:rsid w:val="00A477B8"/>
    <w:rsid w:val="00A52CEC"/>
    <w:rsid w:val="00A52FA7"/>
    <w:rsid w:val="00A53055"/>
    <w:rsid w:val="00A53A76"/>
    <w:rsid w:val="00A542D5"/>
    <w:rsid w:val="00A5551A"/>
    <w:rsid w:val="00A560C2"/>
    <w:rsid w:val="00A61ACD"/>
    <w:rsid w:val="00A61D87"/>
    <w:rsid w:val="00A6343A"/>
    <w:rsid w:val="00A63495"/>
    <w:rsid w:val="00A666F2"/>
    <w:rsid w:val="00A70835"/>
    <w:rsid w:val="00A72ED5"/>
    <w:rsid w:val="00A74C2D"/>
    <w:rsid w:val="00A8158E"/>
    <w:rsid w:val="00A856D1"/>
    <w:rsid w:val="00A86158"/>
    <w:rsid w:val="00A9070A"/>
    <w:rsid w:val="00A925B6"/>
    <w:rsid w:val="00A94416"/>
    <w:rsid w:val="00A950A6"/>
    <w:rsid w:val="00A96310"/>
    <w:rsid w:val="00A96974"/>
    <w:rsid w:val="00AA110E"/>
    <w:rsid w:val="00AA54AB"/>
    <w:rsid w:val="00AA57D3"/>
    <w:rsid w:val="00AA626C"/>
    <w:rsid w:val="00AA79E8"/>
    <w:rsid w:val="00AA7CA2"/>
    <w:rsid w:val="00AA7E99"/>
    <w:rsid w:val="00AB4CDF"/>
    <w:rsid w:val="00AB5759"/>
    <w:rsid w:val="00AB6196"/>
    <w:rsid w:val="00AB6FF3"/>
    <w:rsid w:val="00AB7C0D"/>
    <w:rsid w:val="00AB7DA8"/>
    <w:rsid w:val="00AC0862"/>
    <w:rsid w:val="00AC0E4B"/>
    <w:rsid w:val="00AC27F2"/>
    <w:rsid w:val="00AC32C4"/>
    <w:rsid w:val="00AC6AA9"/>
    <w:rsid w:val="00AC6C17"/>
    <w:rsid w:val="00AC6E79"/>
    <w:rsid w:val="00AD0C0D"/>
    <w:rsid w:val="00AD3ECE"/>
    <w:rsid w:val="00AD50D0"/>
    <w:rsid w:val="00AD61E4"/>
    <w:rsid w:val="00AD647F"/>
    <w:rsid w:val="00AD6FF6"/>
    <w:rsid w:val="00AD7BA8"/>
    <w:rsid w:val="00AD7EC0"/>
    <w:rsid w:val="00AE0C53"/>
    <w:rsid w:val="00AE131F"/>
    <w:rsid w:val="00AE173B"/>
    <w:rsid w:val="00AE5CC2"/>
    <w:rsid w:val="00AF44F3"/>
    <w:rsid w:val="00B04F0D"/>
    <w:rsid w:val="00B06C8E"/>
    <w:rsid w:val="00B10301"/>
    <w:rsid w:val="00B1512A"/>
    <w:rsid w:val="00B16C86"/>
    <w:rsid w:val="00B17B8E"/>
    <w:rsid w:val="00B17CF8"/>
    <w:rsid w:val="00B219E7"/>
    <w:rsid w:val="00B23E0C"/>
    <w:rsid w:val="00B2467A"/>
    <w:rsid w:val="00B24794"/>
    <w:rsid w:val="00B24C52"/>
    <w:rsid w:val="00B27759"/>
    <w:rsid w:val="00B27D10"/>
    <w:rsid w:val="00B30C9E"/>
    <w:rsid w:val="00B3465E"/>
    <w:rsid w:val="00B34C00"/>
    <w:rsid w:val="00B35240"/>
    <w:rsid w:val="00B3673D"/>
    <w:rsid w:val="00B3690C"/>
    <w:rsid w:val="00B43AA3"/>
    <w:rsid w:val="00B43F83"/>
    <w:rsid w:val="00B44C5C"/>
    <w:rsid w:val="00B467A8"/>
    <w:rsid w:val="00B477C4"/>
    <w:rsid w:val="00B53285"/>
    <w:rsid w:val="00B532F2"/>
    <w:rsid w:val="00B55906"/>
    <w:rsid w:val="00B600DE"/>
    <w:rsid w:val="00B610BD"/>
    <w:rsid w:val="00B61303"/>
    <w:rsid w:val="00B62D2E"/>
    <w:rsid w:val="00B64FED"/>
    <w:rsid w:val="00B65C98"/>
    <w:rsid w:val="00B74895"/>
    <w:rsid w:val="00B75E84"/>
    <w:rsid w:val="00B7639C"/>
    <w:rsid w:val="00B775FD"/>
    <w:rsid w:val="00B81DAE"/>
    <w:rsid w:val="00B83A79"/>
    <w:rsid w:val="00B9199D"/>
    <w:rsid w:val="00B91DA0"/>
    <w:rsid w:val="00B94128"/>
    <w:rsid w:val="00B94BD3"/>
    <w:rsid w:val="00B94F01"/>
    <w:rsid w:val="00B96753"/>
    <w:rsid w:val="00BA291C"/>
    <w:rsid w:val="00BA4ECF"/>
    <w:rsid w:val="00BB0559"/>
    <w:rsid w:val="00BB37A0"/>
    <w:rsid w:val="00BB5239"/>
    <w:rsid w:val="00BB609A"/>
    <w:rsid w:val="00BB6924"/>
    <w:rsid w:val="00BC07DC"/>
    <w:rsid w:val="00BC2213"/>
    <w:rsid w:val="00BD0254"/>
    <w:rsid w:val="00BD098A"/>
    <w:rsid w:val="00BD5A89"/>
    <w:rsid w:val="00BD6636"/>
    <w:rsid w:val="00BE040D"/>
    <w:rsid w:val="00BE0662"/>
    <w:rsid w:val="00BE2551"/>
    <w:rsid w:val="00BE37F4"/>
    <w:rsid w:val="00BE4718"/>
    <w:rsid w:val="00BE47C9"/>
    <w:rsid w:val="00BE7046"/>
    <w:rsid w:val="00BF09F3"/>
    <w:rsid w:val="00BF1766"/>
    <w:rsid w:val="00BF7C80"/>
    <w:rsid w:val="00C01C1A"/>
    <w:rsid w:val="00C03420"/>
    <w:rsid w:val="00C05946"/>
    <w:rsid w:val="00C067C1"/>
    <w:rsid w:val="00C06B70"/>
    <w:rsid w:val="00C06B84"/>
    <w:rsid w:val="00C139F4"/>
    <w:rsid w:val="00C13FA3"/>
    <w:rsid w:val="00C14667"/>
    <w:rsid w:val="00C1646E"/>
    <w:rsid w:val="00C21786"/>
    <w:rsid w:val="00C23C7D"/>
    <w:rsid w:val="00C26B7B"/>
    <w:rsid w:val="00C30B8B"/>
    <w:rsid w:val="00C312B5"/>
    <w:rsid w:val="00C319BF"/>
    <w:rsid w:val="00C31DE2"/>
    <w:rsid w:val="00C35F37"/>
    <w:rsid w:val="00C3621C"/>
    <w:rsid w:val="00C37106"/>
    <w:rsid w:val="00C37E07"/>
    <w:rsid w:val="00C41F6A"/>
    <w:rsid w:val="00C463C1"/>
    <w:rsid w:val="00C52A86"/>
    <w:rsid w:val="00C53DAA"/>
    <w:rsid w:val="00C54EA0"/>
    <w:rsid w:val="00C5549E"/>
    <w:rsid w:val="00C57207"/>
    <w:rsid w:val="00C612C3"/>
    <w:rsid w:val="00C6498B"/>
    <w:rsid w:val="00C65627"/>
    <w:rsid w:val="00C659A4"/>
    <w:rsid w:val="00C6745C"/>
    <w:rsid w:val="00C679F8"/>
    <w:rsid w:val="00C72DE0"/>
    <w:rsid w:val="00C77136"/>
    <w:rsid w:val="00C777FE"/>
    <w:rsid w:val="00C8662C"/>
    <w:rsid w:val="00C87E3E"/>
    <w:rsid w:val="00C92C5C"/>
    <w:rsid w:val="00C93C1D"/>
    <w:rsid w:val="00C96087"/>
    <w:rsid w:val="00C97618"/>
    <w:rsid w:val="00CA4B84"/>
    <w:rsid w:val="00CA6BEF"/>
    <w:rsid w:val="00CB2B27"/>
    <w:rsid w:val="00CB76D9"/>
    <w:rsid w:val="00CB7C05"/>
    <w:rsid w:val="00CC0AD6"/>
    <w:rsid w:val="00CC12AD"/>
    <w:rsid w:val="00CC145F"/>
    <w:rsid w:val="00CC2621"/>
    <w:rsid w:val="00CC3F0B"/>
    <w:rsid w:val="00CC4B26"/>
    <w:rsid w:val="00CC5CBC"/>
    <w:rsid w:val="00CD0EA3"/>
    <w:rsid w:val="00CD1683"/>
    <w:rsid w:val="00CD2142"/>
    <w:rsid w:val="00CD28C1"/>
    <w:rsid w:val="00CD7DA9"/>
    <w:rsid w:val="00CE02B2"/>
    <w:rsid w:val="00CE15F7"/>
    <w:rsid w:val="00CE6332"/>
    <w:rsid w:val="00CE67C8"/>
    <w:rsid w:val="00CF001C"/>
    <w:rsid w:val="00CF4236"/>
    <w:rsid w:val="00CF4CED"/>
    <w:rsid w:val="00CF634A"/>
    <w:rsid w:val="00CF6EC7"/>
    <w:rsid w:val="00D003CD"/>
    <w:rsid w:val="00D13338"/>
    <w:rsid w:val="00D17487"/>
    <w:rsid w:val="00D238EC"/>
    <w:rsid w:val="00D24D41"/>
    <w:rsid w:val="00D372F4"/>
    <w:rsid w:val="00D406B5"/>
    <w:rsid w:val="00D40BF5"/>
    <w:rsid w:val="00D43C4A"/>
    <w:rsid w:val="00D44FBC"/>
    <w:rsid w:val="00D45EF5"/>
    <w:rsid w:val="00D47AED"/>
    <w:rsid w:val="00D505C2"/>
    <w:rsid w:val="00D52121"/>
    <w:rsid w:val="00D546B0"/>
    <w:rsid w:val="00D56EDF"/>
    <w:rsid w:val="00D610E8"/>
    <w:rsid w:val="00D62C17"/>
    <w:rsid w:val="00D636CE"/>
    <w:rsid w:val="00D64BAE"/>
    <w:rsid w:val="00D65158"/>
    <w:rsid w:val="00D65B50"/>
    <w:rsid w:val="00D65C4E"/>
    <w:rsid w:val="00D6753A"/>
    <w:rsid w:val="00D70437"/>
    <w:rsid w:val="00D70687"/>
    <w:rsid w:val="00D7178D"/>
    <w:rsid w:val="00D71E02"/>
    <w:rsid w:val="00D7357D"/>
    <w:rsid w:val="00D76EEC"/>
    <w:rsid w:val="00D80717"/>
    <w:rsid w:val="00D80ECE"/>
    <w:rsid w:val="00D81D52"/>
    <w:rsid w:val="00D82E47"/>
    <w:rsid w:val="00D859D6"/>
    <w:rsid w:val="00D85DDE"/>
    <w:rsid w:val="00D866A4"/>
    <w:rsid w:val="00D92379"/>
    <w:rsid w:val="00D92721"/>
    <w:rsid w:val="00D95D68"/>
    <w:rsid w:val="00DA08F7"/>
    <w:rsid w:val="00DA0EC6"/>
    <w:rsid w:val="00DA1252"/>
    <w:rsid w:val="00DA2CAF"/>
    <w:rsid w:val="00DA2D7D"/>
    <w:rsid w:val="00DA3215"/>
    <w:rsid w:val="00DA3E1C"/>
    <w:rsid w:val="00DA4E39"/>
    <w:rsid w:val="00DA4F5F"/>
    <w:rsid w:val="00DA7AD2"/>
    <w:rsid w:val="00DB2C61"/>
    <w:rsid w:val="00DB2E87"/>
    <w:rsid w:val="00DB3905"/>
    <w:rsid w:val="00DB7399"/>
    <w:rsid w:val="00DC0D46"/>
    <w:rsid w:val="00DC3406"/>
    <w:rsid w:val="00DE31C1"/>
    <w:rsid w:val="00DE3893"/>
    <w:rsid w:val="00DF20F3"/>
    <w:rsid w:val="00DF5AFE"/>
    <w:rsid w:val="00DF7240"/>
    <w:rsid w:val="00E000C4"/>
    <w:rsid w:val="00E011E5"/>
    <w:rsid w:val="00E013B5"/>
    <w:rsid w:val="00E03776"/>
    <w:rsid w:val="00E03D18"/>
    <w:rsid w:val="00E059DB"/>
    <w:rsid w:val="00E06350"/>
    <w:rsid w:val="00E122BF"/>
    <w:rsid w:val="00E158F4"/>
    <w:rsid w:val="00E20E12"/>
    <w:rsid w:val="00E21A70"/>
    <w:rsid w:val="00E23C40"/>
    <w:rsid w:val="00E25C0D"/>
    <w:rsid w:val="00E26E15"/>
    <w:rsid w:val="00E27822"/>
    <w:rsid w:val="00E27840"/>
    <w:rsid w:val="00E3088C"/>
    <w:rsid w:val="00E311D5"/>
    <w:rsid w:val="00E31632"/>
    <w:rsid w:val="00E31F66"/>
    <w:rsid w:val="00E32E09"/>
    <w:rsid w:val="00E353BD"/>
    <w:rsid w:val="00E35BBC"/>
    <w:rsid w:val="00E35E18"/>
    <w:rsid w:val="00E363F3"/>
    <w:rsid w:val="00E37995"/>
    <w:rsid w:val="00E42E80"/>
    <w:rsid w:val="00E42ED8"/>
    <w:rsid w:val="00E4383E"/>
    <w:rsid w:val="00E475B0"/>
    <w:rsid w:val="00E5209C"/>
    <w:rsid w:val="00E54DC3"/>
    <w:rsid w:val="00E577AF"/>
    <w:rsid w:val="00E62866"/>
    <w:rsid w:val="00E62DDC"/>
    <w:rsid w:val="00E639AA"/>
    <w:rsid w:val="00E66616"/>
    <w:rsid w:val="00E6956B"/>
    <w:rsid w:val="00E71186"/>
    <w:rsid w:val="00E741D5"/>
    <w:rsid w:val="00E7427E"/>
    <w:rsid w:val="00E81EDD"/>
    <w:rsid w:val="00E82F3B"/>
    <w:rsid w:val="00E8421B"/>
    <w:rsid w:val="00E843DF"/>
    <w:rsid w:val="00E8524B"/>
    <w:rsid w:val="00E85F81"/>
    <w:rsid w:val="00E925FB"/>
    <w:rsid w:val="00E9673D"/>
    <w:rsid w:val="00E97A93"/>
    <w:rsid w:val="00EA04E3"/>
    <w:rsid w:val="00EA05A7"/>
    <w:rsid w:val="00EA218F"/>
    <w:rsid w:val="00EA23B8"/>
    <w:rsid w:val="00EA453C"/>
    <w:rsid w:val="00EA4C51"/>
    <w:rsid w:val="00EA6993"/>
    <w:rsid w:val="00EA74CB"/>
    <w:rsid w:val="00EA7785"/>
    <w:rsid w:val="00EB6048"/>
    <w:rsid w:val="00EB779E"/>
    <w:rsid w:val="00EC4383"/>
    <w:rsid w:val="00EC4CFD"/>
    <w:rsid w:val="00EC75BF"/>
    <w:rsid w:val="00ED041A"/>
    <w:rsid w:val="00ED3C43"/>
    <w:rsid w:val="00ED481A"/>
    <w:rsid w:val="00ED593D"/>
    <w:rsid w:val="00ED6921"/>
    <w:rsid w:val="00ED7AA5"/>
    <w:rsid w:val="00EE0DE1"/>
    <w:rsid w:val="00EE271E"/>
    <w:rsid w:val="00EE40DA"/>
    <w:rsid w:val="00EE605C"/>
    <w:rsid w:val="00EE78D8"/>
    <w:rsid w:val="00EE7EA4"/>
    <w:rsid w:val="00EF0DE3"/>
    <w:rsid w:val="00EF343C"/>
    <w:rsid w:val="00EF3C50"/>
    <w:rsid w:val="00EF476F"/>
    <w:rsid w:val="00EF4A51"/>
    <w:rsid w:val="00EF64D0"/>
    <w:rsid w:val="00EF710B"/>
    <w:rsid w:val="00F01825"/>
    <w:rsid w:val="00F11A3C"/>
    <w:rsid w:val="00F11CA5"/>
    <w:rsid w:val="00F141D6"/>
    <w:rsid w:val="00F149F9"/>
    <w:rsid w:val="00F20779"/>
    <w:rsid w:val="00F20D3B"/>
    <w:rsid w:val="00F22014"/>
    <w:rsid w:val="00F2257B"/>
    <w:rsid w:val="00F2620A"/>
    <w:rsid w:val="00F31DE5"/>
    <w:rsid w:val="00F32881"/>
    <w:rsid w:val="00F32C35"/>
    <w:rsid w:val="00F34A6D"/>
    <w:rsid w:val="00F35C9B"/>
    <w:rsid w:val="00F37573"/>
    <w:rsid w:val="00F40BE3"/>
    <w:rsid w:val="00F45C61"/>
    <w:rsid w:val="00F45EA8"/>
    <w:rsid w:val="00F46AF2"/>
    <w:rsid w:val="00F472EF"/>
    <w:rsid w:val="00F4740B"/>
    <w:rsid w:val="00F511C0"/>
    <w:rsid w:val="00F5220A"/>
    <w:rsid w:val="00F54A13"/>
    <w:rsid w:val="00F568DF"/>
    <w:rsid w:val="00F61CBD"/>
    <w:rsid w:val="00F6489B"/>
    <w:rsid w:val="00F7076A"/>
    <w:rsid w:val="00F71C2C"/>
    <w:rsid w:val="00F738CC"/>
    <w:rsid w:val="00F73A5B"/>
    <w:rsid w:val="00F74670"/>
    <w:rsid w:val="00F77049"/>
    <w:rsid w:val="00F77185"/>
    <w:rsid w:val="00F8019A"/>
    <w:rsid w:val="00F81BEF"/>
    <w:rsid w:val="00F916F0"/>
    <w:rsid w:val="00F9240C"/>
    <w:rsid w:val="00F9375A"/>
    <w:rsid w:val="00F93D8E"/>
    <w:rsid w:val="00F9454B"/>
    <w:rsid w:val="00F9E5EA"/>
    <w:rsid w:val="00FA22B6"/>
    <w:rsid w:val="00FA2340"/>
    <w:rsid w:val="00FA496F"/>
    <w:rsid w:val="00FB146B"/>
    <w:rsid w:val="00FB361B"/>
    <w:rsid w:val="00FB6868"/>
    <w:rsid w:val="00FC13A5"/>
    <w:rsid w:val="00FC2C40"/>
    <w:rsid w:val="00FC4054"/>
    <w:rsid w:val="00FC4DD0"/>
    <w:rsid w:val="00FC52CC"/>
    <w:rsid w:val="00FC639C"/>
    <w:rsid w:val="00FD2EBF"/>
    <w:rsid w:val="00FD4598"/>
    <w:rsid w:val="00FD5BDF"/>
    <w:rsid w:val="00FE130B"/>
    <w:rsid w:val="00FE2794"/>
    <w:rsid w:val="00FE34BF"/>
    <w:rsid w:val="00FE47DC"/>
    <w:rsid w:val="00FF5610"/>
    <w:rsid w:val="00FF66EF"/>
    <w:rsid w:val="00FF6869"/>
    <w:rsid w:val="01411848"/>
    <w:rsid w:val="0142D363"/>
    <w:rsid w:val="0145A716"/>
    <w:rsid w:val="01502D03"/>
    <w:rsid w:val="0151F25A"/>
    <w:rsid w:val="0162990D"/>
    <w:rsid w:val="0167788B"/>
    <w:rsid w:val="0174C847"/>
    <w:rsid w:val="018903CF"/>
    <w:rsid w:val="019F737F"/>
    <w:rsid w:val="01B04BEE"/>
    <w:rsid w:val="01C18C88"/>
    <w:rsid w:val="01C35D6A"/>
    <w:rsid w:val="01CA4874"/>
    <w:rsid w:val="01CEAE05"/>
    <w:rsid w:val="01DFDC6C"/>
    <w:rsid w:val="01EE629A"/>
    <w:rsid w:val="01F1B4C9"/>
    <w:rsid w:val="01FB9A46"/>
    <w:rsid w:val="020914D0"/>
    <w:rsid w:val="02211AC3"/>
    <w:rsid w:val="023875F5"/>
    <w:rsid w:val="023BC28E"/>
    <w:rsid w:val="0246EC57"/>
    <w:rsid w:val="02477CA3"/>
    <w:rsid w:val="026C6E0D"/>
    <w:rsid w:val="0274BC3D"/>
    <w:rsid w:val="02751045"/>
    <w:rsid w:val="027E325D"/>
    <w:rsid w:val="0286064A"/>
    <w:rsid w:val="02A2365D"/>
    <w:rsid w:val="02AA5F19"/>
    <w:rsid w:val="02B7FBDA"/>
    <w:rsid w:val="02BB6775"/>
    <w:rsid w:val="02C52FE8"/>
    <w:rsid w:val="02E17777"/>
    <w:rsid w:val="02E79DBC"/>
    <w:rsid w:val="02FAA392"/>
    <w:rsid w:val="03089EEA"/>
    <w:rsid w:val="03203AD7"/>
    <w:rsid w:val="032F1BA5"/>
    <w:rsid w:val="0332EC15"/>
    <w:rsid w:val="033A5986"/>
    <w:rsid w:val="034EA5AD"/>
    <w:rsid w:val="034FF5DF"/>
    <w:rsid w:val="036C0027"/>
    <w:rsid w:val="036E0CFE"/>
    <w:rsid w:val="03B6AF59"/>
    <w:rsid w:val="03CB9C43"/>
    <w:rsid w:val="03CEC42B"/>
    <w:rsid w:val="03CF3BE9"/>
    <w:rsid w:val="03D43CA2"/>
    <w:rsid w:val="03D7A119"/>
    <w:rsid w:val="04042EAE"/>
    <w:rsid w:val="0411E0C5"/>
    <w:rsid w:val="04275B18"/>
    <w:rsid w:val="04551AA2"/>
    <w:rsid w:val="046E03C3"/>
    <w:rsid w:val="04A6E189"/>
    <w:rsid w:val="04BD0F68"/>
    <w:rsid w:val="04DDC3E9"/>
    <w:rsid w:val="04E43D7D"/>
    <w:rsid w:val="0501E9F6"/>
    <w:rsid w:val="05137269"/>
    <w:rsid w:val="0529673D"/>
    <w:rsid w:val="0529975B"/>
    <w:rsid w:val="053F4112"/>
    <w:rsid w:val="0554D015"/>
    <w:rsid w:val="056657C8"/>
    <w:rsid w:val="0566B986"/>
    <w:rsid w:val="05736350"/>
    <w:rsid w:val="058FA1D6"/>
    <w:rsid w:val="05925986"/>
    <w:rsid w:val="05954977"/>
    <w:rsid w:val="059ABFB0"/>
    <w:rsid w:val="05C3F959"/>
    <w:rsid w:val="05D622A4"/>
    <w:rsid w:val="05DC07B6"/>
    <w:rsid w:val="05FEF241"/>
    <w:rsid w:val="060A0AAF"/>
    <w:rsid w:val="062059F1"/>
    <w:rsid w:val="06376CF8"/>
    <w:rsid w:val="063C70C1"/>
    <w:rsid w:val="0644028F"/>
    <w:rsid w:val="064E85BB"/>
    <w:rsid w:val="065DD8C0"/>
    <w:rsid w:val="06972587"/>
    <w:rsid w:val="06DF0941"/>
    <w:rsid w:val="06E2413F"/>
    <w:rsid w:val="06EE8722"/>
    <w:rsid w:val="0716ECE7"/>
    <w:rsid w:val="0720570C"/>
    <w:rsid w:val="0729DA20"/>
    <w:rsid w:val="073AAFAE"/>
    <w:rsid w:val="077A8838"/>
    <w:rsid w:val="07826B09"/>
    <w:rsid w:val="079C5172"/>
    <w:rsid w:val="07A6D3E2"/>
    <w:rsid w:val="07A72EDF"/>
    <w:rsid w:val="07A9D02F"/>
    <w:rsid w:val="07BA385E"/>
    <w:rsid w:val="07CCEF16"/>
    <w:rsid w:val="07E24920"/>
    <w:rsid w:val="07F2710B"/>
    <w:rsid w:val="081B72F1"/>
    <w:rsid w:val="0823A96A"/>
    <w:rsid w:val="0825A274"/>
    <w:rsid w:val="08280DB4"/>
    <w:rsid w:val="08302F8D"/>
    <w:rsid w:val="0841C675"/>
    <w:rsid w:val="084628BF"/>
    <w:rsid w:val="084BBB31"/>
    <w:rsid w:val="084FCE4D"/>
    <w:rsid w:val="085E8A65"/>
    <w:rsid w:val="0875C4F5"/>
    <w:rsid w:val="088CC35B"/>
    <w:rsid w:val="089613AE"/>
    <w:rsid w:val="08A3FD91"/>
    <w:rsid w:val="08AC6359"/>
    <w:rsid w:val="08AD3725"/>
    <w:rsid w:val="08DE85C0"/>
    <w:rsid w:val="08E57D32"/>
    <w:rsid w:val="08F5DE26"/>
    <w:rsid w:val="08FDECF1"/>
    <w:rsid w:val="090D3699"/>
    <w:rsid w:val="090DC366"/>
    <w:rsid w:val="091C4479"/>
    <w:rsid w:val="091DFDBB"/>
    <w:rsid w:val="094AF8FB"/>
    <w:rsid w:val="097A857D"/>
    <w:rsid w:val="098ADDEC"/>
    <w:rsid w:val="0990A56B"/>
    <w:rsid w:val="09A58F16"/>
    <w:rsid w:val="09A61E1B"/>
    <w:rsid w:val="09AF1B64"/>
    <w:rsid w:val="09CDACCB"/>
    <w:rsid w:val="09EFCC93"/>
    <w:rsid w:val="09F5A4C7"/>
    <w:rsid w:val="0A241166"/>
    <w:rsid w:val="0A29D52F"/>
    <w:rsid w:val="0A2CB3A9"/>
    <w:rsid w:val="0A365BA3"/>
    <w:rsid w:val="0A381A1D"/>
    <w:rsid w:val="0A4653EF"/>
    <w:rsid w:val="0A72B201"/>
    <w:rsid w:val="0A7E735E"/>
    <w:rsid w:val="0A8D1785"/>
    <w:rsid w:val="0A90CA4E"/>
    <w:rsid w:val="0AADE185"/>
    <w:rsid w:val="0B08D7D8"/>
    <w:rsid w:val="0B1F9060"/>
    <w:rsid w:val="0B5D4336"/>
    <w:rsid w:val="0B741215"/>
    <w:rsid w:val="0B7585B3"/>
    <w:rsid w:val="0B7DC66E"/>
    <w:rsid w:val="0B7E856A"/>
    <w:rsid w:val="0B7F0EB7"/>
    <w:rsid w:val="0B7F6EB2"/>
    <w:rsid w:val="0B8DC457"/>
    <w:rsid w:val="0BAC72D2"/>
    <w:rsid w:val="0BB1A160"/>
    <w:rsid w:val="0BB22408"/>
    <w:rsid w:val="0BBE701B"/>
    <w:rsid w:val="0BE4B2A9"/>
    <w:rsid w:val="0BE7B829"/>
    <w:rsid w:val="0BE9D873"/>
    <w:rsid w:val="0C0AA21C"/>
    <w:rsid w:val="0C3027EB"/>
    <w:rsid w:val="0C67B894"/>
    <w:rsid w:val="0C7C5698"/>
    <w:rsid w:val="0C7CDA83"/>
    <w:rsid w:val="0CC0F6C9"/>
    <w:rsid w:val="0CCF92B2"/>
    <w:rsid w:val="0CDE591E"/>
    <w:rsid w:val="0CF0CF1E"/>
    <w:rsid w:val="0CF85BC1"/>
    <w:rsid w:val="0CFB493E"/>
    <w:rsid w:val="0CFEE00C"/>
    <w:rsid w:val="0D035A26"/>
    <w:rsid w:val="0D153798"/>
    <w:rsid w:val="0D24B0A4"/>
    <w:rsid w:val="0D575023"/>
    <w:rsid w:val="0D589B02"/>
    <w:rsid w:val="0D684465"/>
    <w:rsid w:val="0DD0F305"/>
    <w:rsid w:val="0E07F294"/>
    <w:rsid w:val="0E138F7F"/>
    <w:rsid w:val="0E192C8E"/>
    <w:rsid w:val="0E325857"/>
    <w:rsid w:val="0E3752A8"/>
    <w:rsid w:val="0E50B669"/>
    <w:rsid w:val="0E520DCB"/>
    <w:rsid w:val="0E571E5A"/>
    <w:rsid w:val="0E6AED0F"/>
    <w:rsid w:val="0E72A433"/>
    <w:rsid w:val="0E733EA4"/>
    <w:rsid w:val="0E7E88E9"/>
    <w:rsid w:val="0EAFAAA9"/>
    <w:rsid w:val="0EC326E9"/>
    <w:rsid w:val="0EDA1E5E"/>
    <w:rsid w:val="0EDF8A76"/>
    <w:rsid w:val="0EF24BA3"/>
    <w:rsid w:val="0EF8C72E"/>
    <w:rsid w:val="0EFE8C04"/>
    <w:rsid w:val="0F057AD4"/>
    <w:rsid w:val="0F20293A"/>
    <w:rsid w:val="0F2928AE"/>
    <w:rsid w:val="0F312E78"/>
    <w:rsid w:val="0F38BC24"/>
    <w:rsid w:val="0F4F51CB"/>
    <w:rsid w:val="0F6D48E7"/>
    <w:rsid w:val="0F8301D6"/>
    <w:rsid w:val="0FA29E22"/>
    <w:rsid w:val="0FAD52C8"/>
    <w:rsid w:val="0FBD8025"/>
    <w:rsid w:val="0FD4ADD0"/>
    <w:rsid w:val="0FDC9973"/>
    <w:rsid w:val="0FE08152"/>
    <w:rsid w:val="0FE1A1ED"/>
    <w:rsid w:val="0FE5894B"/>
    <w:rsid w:val="0FE619C7"/>
    <w:rsid w:val="0FF28290"/>
    <w:rsid w:val="1009586F"/>
    <w:rsid w:val="1014FE1B"/>
    <w:rsid w:val="1017A7A0"/>
    <w:rsid w:val="1023A6CD"/>
    <w:rsid w:val="103BAED9"/>
    <w:rsid w:val="1045E5BA"/>
    <w:rsid w:val="10494295"/>
    <w:rsid w:val="10629D6B"/>
    <w:rsid w:val="108A881F"/>
    <w:rsid w:val="108EF0E5"/>
    <w:rsid w:val="1096DE0C"/>
    <w:rsid w:val="10A8927F"/>
    <w:rsid w:val="10AD1967"/>
    <w:rsid w:val="10EF36E3"/>
    <w:rsid w:val="10F04278"/>
    <w:rsid w:val="10FA0B92"/>
    <w:rsid w:val="10FDB073"/>
    <w:rsid w:val="1102D6B2"/>
    <w:rsid w:val="11071442"/>
    <w:rsid w:val="1117EE63"/>
    <w:rsid w:val="112D2F1F"/>
    <w:rsid w:val="112DF1E9"/>
    <w:rsid w:val="1131E84B"/>
    <w:rsid w:val="1133056D"/>
    <w:rsid w:val="1139063E"/>
    <w:rsid w:val="11413494"/>
    <w:rsid w:val="11450EBA"/>
    <w:rsid w:val="11612461"/>
    <w:rsid w:val="11937BAA"/>
    <w:rsid w:val="119AF3B1"/>
    <w:rsid w:val="11A9D8EA"/>
    <w:rsid w:val="11CD77DD"/>
    <w:rsid w:val="11E04218"/>
    <w:rsid w:val="121D6A1C"/>
    <w:rsid w:val="124F5927"/>
    <w:rsid w:val="1256EBE6"/>
    <w:rsid w:val="125F293A"/>
    <w:rsid w:val="1268FF92"/>
    <w:rsid w:val="12714891"/>
    <w:rsid w:val="12799B8E"/>
    <w:rsid w:val="12AF82D1"/>
    <w:rsid w:val="12BF3E9A"/>
    <w:rsid w:val="12F43D09"/>
    <w:rsid w:val="130D2495"/>
    <w:rsid w:val="1342C3E9"/>
    <w:rsid w:val="1345012A"/>
    <w:rsid w:val="135C6CF8"/>
    <w:rsid w:val="135FEB22"/>
    <w:rsid w:val="13645425"/>
    <w:rsid w:val="1364A9B9"/>
    <w:rsid w:val="137654CA"/>
    <w:rsid w:val="139EA8F9"/>
    <w:rsid w:val="13BE250B"/>
    <w:rsid w:val="13C0852D"/>
    <w:rsid w:val="13C3B207"/>
    <w:rsid w:val="13CD6E62"/>
    <w:rsid w:val="13CF39FF"/>
    <w:rsid w:val="13D55726"/>
    <w:rsid w:val="13F9A4F6"/>
    <w:rsid w:val="14006206"/>
    <w:rsid w:val="142E3FFC"/>
    <w:rsid w:val="14349717"/>
    <w:rsid w:val="144A2A9A"/>
    <w:rsid w:val="145253D9"/>
    <w:rsid w:val="148B53EA"/>
    <w:rsid w:val="148C14E6"/>
    <w:rsid w:val="14B36861"/>
    <w:rsid w:val="14B8908F"/>
    <w:rsid w:val="14C55677"/>
    <w:rsid w:val="14CE098B"/>
    <w:rsid w:val="14CF1387"/>
    <w:rsid w:val="1505BA24"/>
    <w:rsid w:val="151685E1"/>
    <w:rsid w:val="151A2A2A"/>
    <w:rsid w:val="151A6D1A"/>
    <w:rsid w:val="151FC084"/>
    <w:rsid w:val="1544DEBD"/>
    <w:rsid w:val="15495409"/>
    <w:rsid w:val="154F90CF"/>
    <w:rsid w:val="157AC4DD"/>
    <w:rsid w:val="1586F9E9"/>
    <w:rsid w:val="1587CF84"/>
    <w:rsid w:val="15884521"/>
    <w:rsid w:val="15B66910"/>
    <w:rsid w:val="15C471D0"/>
    <w:rsid w:val="15D114FD"/>
    <w:rsid w:val="15D88381"/>
    <w:rsid w:val="15FBF1CD"/>
    <w:rsid w:val="1603A97D"/>
    <w:rsid w:val="1618E741"/>
    <w:rsid w:val="161BC4F1"/>
    <w:rsid w:val="1651B365"/>
    <w:rsid w:val="165241D1"/>
    <w:rsid w:val="1659E786"/>
    <w:rsid w:val="165F4114"/>
    <w:rsid w:val="166784C8"/>
    <w:rsid w:val="16680918"/>
    <w:rsid w:val="166C725E"/>
    <w:rsid w:val="166CB3CB"/>
    <w:rsid w:val="166ECF95"/>
    <w:rsid w:val="16745485"/>
    <w:rsid w:val="169082CA"/>
    <w:rsid w:val="16A8B0E7"/>
    <w:rsid w:val="16A8D621"/>
    <w:rsid w:val="16C5806B"/>
    <w:rsid w:val="16F0CFE1"/>
    <w:rsid w:val="1702A46F"/>
    <w:rsid w:val="170798DB"/>
    <w:rsid w:val="17128090"/>
    <w:rsid w:val="171FE558"/>
    <w:rsid w:val="1722233B"/>
    <w:rsid w:val="17380069"/>
    <w:rsid w:val="17608767"/>
    <w:rsid w:val="177182C1"/>
    <w:rsid w:val="177D720C"/>
    <w:rsid w:val="17886DE3"/>
    <w:rsid w:val="178FCADF"/>
    <w:rsid w:val="1796531E"/>
    <w:rsid w:val="17A82292"/>
    <w:rsid w:val="17BE45AF"/>
    <w:rsid w:val="1810825B"/>
    <w:rsid w:val="18240F7F"/>
    <w:rsid w:val="1834DE95"/>
    <w:rsid w:val="184879ED"/>
    <w:rsid w:val="185F8DFB"/>
    <w:rsid w:val="186A86CB"/>
    <w:rsid w:val="18B1407B"/>
    <w:rsid w:val="18D06C85"/>
    <w:rsid w:val="18EC01CB"/>
    <w:rsid w:val="18EF88D7"/>
    <w:rsid w:val="18FEBBC7"/>
    <w:rsid w:val="190DC058"/>
    <w:rsid w:val="191738C6"/>
    <w:rsid w:val="191AF3C1"/>
    <w:rsid w:val="1935B04F"/>
    <w:rsid w:val="193BC278"/>
    <w:rsid w:val="1946B691"/>
    <w:rsid w:val="194F2FC7"/>
    <w:rsid w:val="19961458"/>
    <w:rsid w:val="19B6542B"/>
    <w:rsid w:val="19D9B172"/>
    <w:rsid w:val="19DA9243"/>
    <w:rsid w:val="19E1D3B9"/>
    <w:rsid w:val="19FAF18E"/>
    <w:rsid w:val="1A0360A7"/>
    <w:rsid w:val="1A2A1D36"/>
    <w:rsid w:val="1A3ADD33"/>
    <w:rsid w:val="1A3B65F8"/>
    <w:rsid w:val="1A404F11"/>
    <w:rsid w:val="1A406F9D"/>
    <w:rsid w:val="1A468C24"/>
    <w:rsid w:val="1A586C61"/>
    <w:rsid w:val="1A99CFD0"/>
    <w:rsid w:val="1AAD9CD5"/>
    <w:rsid w:val="1AAFF5C3"/>
    <w:rsid w:val="1AB60B94"/>
    <w:rsid w:val="1AC965A4"/>
    <w:rsid w:val="1ACCE08A"/>
    <w:rsid w:val="1AF6D35A"/>
    <w:rsid w:val="1AFD865D"/>
    <w:rsid w:val="1B29542D"/>
    <w:rsid w:val="1B2C148E"/>
    <w:rsid w:val="1B3CFC04"/>
    <w:rsid w:val="1B5DF53B"/>
    <w:rsid w:val="1B60B2F8"/>
    <w:rsid w:val="1B63041B"/>
    <w:rsid w:val="1B6EA6B6"/>
    <w:rsid w:val="1B81054A"/>
    <w:rsid w:val="1B81A0B1"/>
    <w:rsid w:val="1B8E16CA"/>
    <w:rsid w:val="1BA825BF"/>
    <w:rsid w:val="1BAAE7C7"/>
    <w:rsid w:val="1BC23DE8"/>
    <w:rsid w:val="1BE2C43F"/>
    <w:rsid w:val="1C051F70"/>
    <w:rsid w:val="1C0BEBB9"/>
    <w:rsid w:val="1C1AEF9B"/>
    <w:rsid w:val="1C701EFC"/>
    <w:rsid w:val="1C7C40C9"/>
    <w:rsid w:val="1C9323AE"/>
    <w:rsid w:val="1C950622"/>
    <w:rsid w:val="1CC21A71"/>
    <w:rsid w:val="1CDC6FBD"/>
    <w:rsid w:val="1CE6577D"/>
    <w:rsid w:val="1D250A3F"/>
    <w:rsid w:val="1D4E51BB"/>
    <w:rsid w:val="1D667F3B"/>
    <w:rsid w:val="1D679B7D"/>
    <w:rsid w:val="1D6D2A03"/>
    <w:rsid w:val="1D7E854F"/>
    <w:rsid w:val="1D8FBF96"/>
    <w:rsid w:val="1D9B4F82"/>
    <w:rsid w:val="1DA0C2AC"/>
    <w:rsid w:val="1DA2F80D"/>
    <w:rsid w:val="1DC12340"/>
    <w:rsid w:val="1DC1CB4C"/>
    <w:rsid w:val="1DC337BC"/>
    <w:rsid w:val="1DD2E459"/>
    <w:rsid w:val="1DD9F9E1"/>
    <w:rsid w:val="1DE79685"/>
    <w:rsid w:val="1E042787"/>
    <w:rsid w:val="1E4BE875"/>
    <w:rsid w:val="1E5F3BFD"/>
    <w:rsid w:val="1E645BC6"/>
    <w:rsid w:val="1E6846EF"/>
    <w:rsid w:val="1E85AC44"/>
    <w:rsid w:val="1E949BE1"/>
    <w:rsid w:val="1EA4039A"/>
    <w:rsid w:val="1EB52AEF"/>
    <w:rsid w:val="1EBFFE7C"/>
    <w:rsid w:val="1EC4FBF7"/>
    <w:rsid w:val="1ED520C4"/>
    <w:rsid w:val="1EDFCFD6"/>
    <w:rsid w:val="1EF57B14"/>
    <w:rsid w:val="1F269802"/>
    <w:rsid w:val="1F7C27B1"/>
    <w:rsid w:val="1F86C56C"/>
    <w:rsid w:val="1F902F71"/>
    <w:rsid w:val="1F9AAA62"/>
    <w:rsid w:val="1FA1E803"/>
    <w:rsid w:val="1FA9C535"/>
    <w:rsid w:val="1FAB8265"/>
    <w:rsid w:val="1FACCA64"/>
    <w:rsid w:val="1FAE7DFE"/>
    <w:rsid w:val="1FB8CF1A"/>
    <w:rsid w:val="1FC0E303"/>
    <w:rsid w:val="1FC4E372"/>
    <w:rsid w:val="1FCEA5CF"/>
    <w:rsid w:val="1FCF90D1"/>
    <w:rsid w:val="200B6251"/>
    <w:rsid w:val="2022A6F6"/>
    <w:rsid w:val="203C83B7"/>
    <w:rsid w:val="20421ADD"/>
    <w:rsid w:val="2046AC86"/>
    <w:rsid w:val="2050FB50"/>
    <w:rsid w:val="2070070F"/>
    <w:rsid w:val="20779EE3"/>
    <w:rsid w:val="207DA1D4"/>
    <w:rsid w:val="20999D45"/>
    <w:rsid w:val="20A0EC1B"/>
    <w:rsid w:val="20B1643A"/>
    <w:rsid w:val="20BAEE74"/>
    <w:rsid w:val="20CA0907"/>
    <w:rsid w:val="20CD14C5"/>
    <w:rsid w:val="21156AF1"/>
    <w:rsid w:val="2118526E"/>
    <w:rsid w:val="211B33B8"/>
    <w:rsid w:val="2124FE1C"/>
    <w:rsid w:val="212E06F5"/>
    <w:rsid w:val="213CD0BD"/>
    <w:rsid w:val="214415B3"/>
    <w:rsid w:val="214CEC81"/>
    <w:rsid w:val="2159815E"/>
    <w:rsid w:val="215AC6F2"/>
    <w:rsid w:val="2174FF5F"/>
    <w:rsid w:val="21776246"/>
    <w:rsid w:val="2187382E"/>
    <w:rsid w:val="219E3C44"/>
    <w:rsid w:val="21A653D3"/>
    <w:rsid w:val="21ED4DCA"/>
    <w:rsid w:val="21ED8584"/>
    <w:rsid w:val="2205CA30"/>
    <w:rsid w:val="2232E536"/>
    <w:rsid w:val="2237D8A6"/>
    <w:rsid w:val="225BE2A0"/>
    <w:rsid w:val="2294C7DD"/>
    <w:rsid w:val="229A6450"/>
    <w:rsid w:val="22B98E9F"/>
    <w:rsid w:val="22BD3FC9"/>
    <w:rsid w:val="22F11710"/>
    <w:rsid w:val="2320FB9E"/>
    <w:rsid w:val="232EE402"/>
    <w:rsid w:val="2331D72E"/>
    <w:rsid w:val="233C64BB"/>
    <w:rsid w:val="234403FF"/>
    <w:rsid w:val="234C6EE9"/>
    <w:rsid w:val="235EE33E"/>
    <w:rsid w:val="239870A1"/>
    <w:rsid w:val="23B6AE23"/>
    <w:rsid w:val="23B99824"/>
    <w:rsid w:val="23D82D2F"/>
    <w:rsid w:val="23E4A2F7"/>
    <w:rsid w:val="23E5913B"/>
    <w:rsid w:val="23EFACE7"/>
    <w:rsid w:val="23F6A570"/>
    <w:rsid w:val="23F7B301"/>
    <w:rsid w:val="23FD5D08"/>
    <w:rsid w:val="23FE6C69"/>
    <w:rsid w:val="2402CB79"/>
    <w:rsid w:val="2407DF4B"/>
    <w:rsid w:val="241BBA72"/>
    <w:rsid w:val="24466967"/>
    <w:rsid w:val="2460F438"/>
    <w:rsid w:val="24736816"/>
    <w:rsid w:val="2495CE81"/>
    <w:rsid w:val="2499D0D1"/>
    <w:rsid w:val="24A9AE5B"/>
    <w:rsid w:val="24D57889"/>
    <w:rsid w:val="251E8B6A"/>
    <w:rsid w:val="2544E07B"/>
    <w:rsid w:val="254633F6"/>
    <w:rsid w:val="254EC2EB"/>
    <w:rsid w:val="25540443"/>
    <w:rsid w:val="256C9A6D"/>
    <w:rsid w:val="25AE2B8D"/>
    <w:rsid w:val="25C1C798"/>
    <w:rsid w:val="25E4C094"/>
    <w:rsid w:val="25F45187"/>
    <w:rsid w:val="25F4E3DC"/>
    <w:rsid w:val="26036599"/>
    <w:rsid w:val="261D3E88"/>
    <w:rsid w:val="26282A37"/>
    <w:rsid w:val="2630AABE"/>
    <w:rsid w:val="26399CA9"/>
    <w:rsid w:val="263D305A"/>
    <w:rsid w:val="2658B15D"/>
    <w:rsid w:val="26652853"/>
    <w:rsid w:val="2666EDB3"/>
    <w:rsid w:val="26672BFA"/>
    <w:rsid w:val="267148EA"/>
    <w:rsid w:val="26813137"/>
    <w:rsid w:val="26A5B071"/>
    <w:rsid w:val="26AD857F"/>
    <w:rsid w:val="26C03CD4"/>
    <w:rsid w:val="26C1FD71"/>
    <w:rsid w:val="26C7720A"/>
    <w:rsid w:val="26C9B25E"/>
    <w:rsid w:val="26C9B7DE"/>
    <w:rsid w:val="26D3388E"/>
    <w:rsid w:val="26F7C0C2"/>
    <w:rsid w:val="26F81425"/>
    <w:rsid w:val="27086ACE"/>
    <w:rsid w:val="271E6F1A"/>
    <w:rsid w:val="27481E53"/>
    <w:rsid w:val="275F31B3"/>
    <w:rsid w:val="276D4017"/>
    <w:rsid w:val="276DABD0"/>
    <w:rsid w:val="2776F8A7"/>
    <w:rsid w:val="27787500"/>
    <w:rsid w:val="27B3AEA5"/>
    <w:rsid w:val="27B993B7"/>
    <w:rsid w:val="27BEAC0E"/>
    <w:rsid w:val="27CF821F"/>
    <w:rsid w:val="282999CD"/>
    <w:rsid w:val="28374587"/>
    <w:rsid w:val="283AD71B"/>
    <w:rsid w:val="283F589B"/>
    <w:rsid w:val="284809F2"/>
    <w:rsid w:val="2883B3C1"/>
    <w:rsid w:val="2891EE91"/>
    <w:rsid w:val="28A43B2F"/>
    <w:rsid w:val="28A74056"/>
    <w:rsid w:val="28C27F54"/>
    <w:rsid w:val="28D105E0"/>
    <w:rsid w:val="28E373FC"/>
    <w:rsid w:val="28E3B428"/>
    <w:rsid w:val="28F467D0"/>
    <w:rsid w:val="28FBE372"/>
    <w:rsid w:val="29625C3E"/>
    <w:rsid w:val="2962AEF6"/>
    <w:rsid w:val="298DC34C"/>
    <w:rsid w:val="29B6547E"/>
    <w:rsid w:val="29C265DD"/>
    <w:rsid w:val="29C28DE7"/>
    <w:rsid w:val="29CB98FF"/>
    <w:rsid w:val="29E09CAC"/>
    <w:rsid w:val="2A2FF94C"/>
    <w:rsid w:val="2A344128"/>
    <w:rsid w:val="2A357E22"/>
    <w:rsid w:val="2A734D10"/>
    <w:rsid w:val="2A758CE8"/>
    <w:rsid w:val="2A928948"/>
    <w:rsid w:val="2A971CCF"/>
    <w:rsid w:val="2A9F3E99"/>
    <w:rsid w:val="2ABAA12D"/>
    <w:rsid w:val="2AE351D0"/>
    <w:rsid w:val="2AEB9619"/>
    <w:rsid w:val="2AF1F6C5"/>
    <w:rsid w:val="2B019BDD"/>
    <w:rsid w:val="2B06498D"/>
    <w:rsid w:val="2B57002E"/>
    <w:rsid w:val="2B5C99B5"/>
    <w:rsid w:val="2B66BC2B"/>
    <w:rsid w:val="2B676960"/>
    <w:rsid w:val="2B796807"/>
    <w:rsid w:val="2B9473F4"/>
    <w:rsid w:val="2B9706FB"/>
    <w:rsid w:val="2B9B4A5B"/>
    <w:rsid w:val="2BBEBB76"/>
    <w:rsid w:val="2BC6E5A1"/>
    <w:rsid w:val="2BC8C689"/>
    <w:rsid w:val="2BD431A8"/>
    <w:rsid w:val="2BD7C7D7"/>
    <w:rsid w:val="2BE99C89"/>
    <w:rsid w:val="2BEBF36D"/>
    <w:rsid w:val="2C093690"/>
    <w:rsid w:val="2C097586"/>
    <w:rsid w:val="2C0AF2C0"/>
    <w:rsid w:val="2C329457"/>
    <w:rsid w:val="2C3B2914"/>
    <w:rsid w:val="2C599914"/>
    <w:rsid w:val="2C5C1724"/>
    <w:rsid w:val="2C6CEAD8"/>
    <w:rsid w:val="2C86DB15"/>
    <w:rsid w:val="2C8C53A2"/>
    <w:rsid w:val="2C98F689"/>
    <w:rsid w:val="2C9DABE8"/>
    <w:rsid w:val="2CA18090"/>
    <w:rsid w:val="2CAEA332"/>
    <w:rsid w:val="2CB35F5D"/>
    <w:rsid w:val="2CB84E86"/>
    <w:rsid w:val="2CC44D88"/>
    <w:rsid w:val="2CFA069F"/>
    <w:rsid w:val="2D07FD8C"/>
    <w:rsid w:val="2D0D7D67"/>
    <w:rsid w:val="2D371ABC"/>
    <w:rsid w:val="2D4EE534"/>
    <w:rsid w:val="2D6797E6"/>
    <w:rsid w:val="2D6A610B"/>
    <w:rsid w:val="2D7BA4FF"/>
    <w:rsid w:val="2D83B88E"/>
    <w:rsid w:val="2D891516"/>
    <w:rsid w:val="2D8E8C23"/>
    <w:rsid w:val="2DB3C288"/>
    <w:rsid w:val="2DDBA598"/>
    <w:rsid w:val="2DE10890"/>
    <w:rsid w:val="2E09A3E4"/>
    <w:rsid w:val="2E23DDD6"/>
    <w:rsid w:val="2E2B0530"/>
    <w:rsid w:val="2E307A8E"/>
    <w:rsid w:val="2E32A57E"/>
    <w:rsid w:val="2E398D1F"/>
    <w:rsid w:val="2E3D2770"/>
    <w:rsid w:val="2E5EB5C7"/>
    <w:rsid w:val="2E8C4258"/>
    <w:rsid w:val="2E9802DB"/>
    <w:rsid w:val="2EB5BD2A"/>
    <w:rsid w:val="2EBF3CD0"/>
    <w:rsid w:val="2EC3CA62"/>
    <w:rsid w:val="2ED7099A"/>
    <w:rsid w:val="2EDD7242"/>
    <w:rsid w:val="2F03F67C"/>
    <w:rsid w:val="2F092C96"/>
    <w:rsid w:val="2F122F96"/>
    <w:rsid w:val="2F3A65A8"/>
    <w:rsid w:val="2F4204E4"/>
    <w:rsid w:val="2F48E1A8"/>
    <w:rsid w:val="2F497E52"/>
    <w:rsid w:val="2F4B0907"/>
    <w:rsid w:val="2F6ECE68"/>
    <w:rsid w:val="2F76BC52"/>
    <w:rsid w:val="2F839287"/>
    <w:rsid w:val="2FAF0000"/>
    <w:rsid w:val="2FC46638"/>
    <w:rsid w:val="2FC92097"/>
    <w:rsid w:val="2FE73175"/>
    <w:rsid w:val="300E17AD"/>
    <w:rsid w:val="3048B60F"/>
    <w:rsid w:val="30559EDE"/>
    <w:rsid w:val="3056AD87"/>
    <w:rsid w:val="30584DFE"/>
    <w:rsid w:val="305E086C"/>
    <w:rsid w:val="307C07A8"/>
    <w:rsid w:val="3083814D"/>
    <w:rsid w:val="30C87E60"/>
    <w:rsid w:val="30F1CB52"/>
    <w:rsid w:val="3105B596"/>
    <w:rsid w:val="310E91BF"/>
    <w:rsid w:val="31205769"/>
    <w:rsid w:val="3121CB30"/>
    <w:rsid w:val="312E4994"/>
    <w:rsid w:val="313AEF11"/>
    <w:rsid w:val="314E8708"/>
    <w:rsid w:val="316F80E1"/>
    <w:rsid w:val="31878891"/>
    <w:rsid w:val="318AD931"/>
    <w:rsid w:val="319A8EF8"/>
    <w:rsid w:val="321FA87A"/>
    <w:rsid w:val="32277CEC"/>
    <w:rsid w:val="3249F745"/>
    <w:rsid w:val="32517233"/>
    <w:rsid w:val="3266A040"/>
    <w:rsid w:val="32686024"/>
    <w:rsid w:val="3288EF4F"/>
    <w:rsid w:val="328F4D1E"/>
    <w:rsid w:val="32A2A61A"/>
    <w:rsid w:val="32B7DF5D"/>
    <w:rsid w:val="32C66B51"/>
    <w:rsid w:val="32CA67FA"/>
    <w:rsid w:val="330DF4D6"/>
    <w:rsid w:val="3318C56D"/>
    <w:rsid w:val="332358F2"/>
    <w:rsid w:val="333F1BEA"/>
    <w:rsid w:val="335F195F"/>
    <w:rsid w:val="3363438A"/>
    <w:rsid w:val="336AC172"/>
    <w:rsid w:val="337BF4F1"/>
    <w:rsid w:val="33870ED4"/>
    <w:rsid w:val="3397E8C6"/>
    <w:rsid w:val="339FC626"/>
    <w:rsid w:val="33A59C6E"/>
    <w:rsid w:val="33CB201B"/>
    <w:rsid w:val="33CEEE8A"/>
    <w:rsid w:val="33D2C31B"/>
    <w:rsid w:val="33F04DAC"/>
    <w:rsid w:val="340C643D"/>
    <w:rsid w:val="343FA45C"/>
    <w:rsid w:val="34ABD0B2"/>
    <w:rsid w:val="34DE9196"/>
    <w:rsid w:val="34E4CF6F"/>
    <w:rsid w:val="34E934A5"/>
    <w:rsid w:val="34FA3215"/>
    <w:rsid w:val="3503809E"/>
    <w:rsid w:val="3507CE0F"/>
    <w:rsid w:val="35153A37"/>
    <w:rsid w:val="352D31E8"/>
    <w:rsid w:val="354F3077"/>
    <w:rsid w:val="354F6991"/>
    <w:rsid w:val="35652FDF"/>
    <w:rsid w:val="35771AFD"/>
    <w:rsid w:val="35851BE5"/>
    <w:rsid w:val="3587AB93"/>
    <w:rsid w:val="358E0EB5"/>
    <w:rsid w:val="35AA767A"/>
    <w:rsid w:val="35C6E16D"/>
    <w:rsid w:val="35CA4F74"/>
    <w:rsid w:val="35CC07D4"/>
    <w:rsid w:val="35D3D59C"/>
    <w:rsid w:val="35D6E02B"/>
    <w:rsid w:val="35E202E2"/>
    <w:rsid w:val="36192F32"/>
    <w:rsid w:val="363768E0"/>
    <w:rsid w:val="36382FC0"/>
    <w:rsid w:val="3657AC60"/>
    <w:rsid w:val="3667B849"/>
    <w:rsid w:val="36781048"/>
    <w:rsid w:val="36897A1A"/>
    <w:rsid w:val="36957221"/>
    <w:rsid w:val="36A3D843"/>
    <w:rsid w:val="36AB4813"/>
    <w:rsid w:val="36BD8F7F"/>
    <w:rsid w:val="36C33AAC"/>
    <w:rsid w:val="36D96957"/>
    <w:rsid w:val="36F2D755"/>
    <w:rsid w:val="3702C0DD"/>
    <w:rsid w:val="373A13DA"/>
    <w:rsid w:val="373F10B0"/>
    <w:rsid w:val="374C494B"/>
    <w:rsid w:val="375C777A"/>
    <w:rsid w:val="376DD3E4"/>
    <w:rsid w:val="379A8585"/>
    <w:rsid w:val="379F78FC"/>
    <w:rsid w:val="37A28ABA"/>
    <w:rsid w:val="37AA5F0C"/>
    <w:rsid w:val="37B0D825"/>
    <w:rsid w:val="37B844E3"/>
    <w:rsid w:val="37C7BE5D"/>
    <w:rsid w:val="37D2A20F"/>
    <w:rsid w:val="37D35C46"/>
    <w:rsid w:val="37DC6537"/>
    <w:rsid w:val="37DF07E2"/>
    <w:rsid w:val="380989DF"/>
    <w:rsid w:val="381C1F8D"/>
    <w:rsid w:val="3825E3C3"/>
    <w:rsid w:val="3869CEB5"/>
    <w:rsid w:val="3874F28B"/>
    <w:rsid w:val="38A9B655"/>
    <w:rsid w:val="38C4D25D"/>
    <w:rsid w:val="38C8F4B8"/>
    <w:rsid w:val="38D3BDCB"/>
    <w:rsid w:val="38F847DB"/>
    <w:rsid w:val="38FD5EE4"/>
    <w:rsid w:val="391125B1"/>
    <w:rsid w:val="391AEA13"/>
    <w:rsid w:val="391FCD7C"/>
    <w:rsid w:val="39200C86"/>
    <w:rsid w:val="3931A9F5"/>
    <w:rsid w:val="393367CC"/>
    <w:rsid w:val="39366CDE"/>
    <w:rsid w:val="395D7B08"/>
    <w:rsid w:val="39702CBC"/>
    <w:rsid w:val="398EA879"/>
    <w:rsid w:val="39B7E087"/>
    <w:rsid w:val="39C904A6"/>
    <w:rsid w:val="39CF7708"/>
    <w:rsid w:val="39DAEC9D"/>
    <w:rsid w:val="39DF9028"/>
    <w:rsid w:val="39E24077"/>
    <w:rsid w:val="39F654A1"/>
    <w:rsid w:val="39FAD509"/>
    <w:rsid w:val="3A16FA99"/>
    <w:rsid w:val="3A178BEA"/>
    <w:rsid w:val="3A1E7CE7"/>
    <w:rsid w:val="3A3073CD"/>
    <w:rsid w:val="3A43A62B"/>
    <w:rsid w:val="3A8B6CEB"/>
    <w:rsid w:val="3A8CBCF8"/>
    <w:rsid w:val="3A97D4DD"/>
    <w:rsid w:val="3AB9ACB8"/>
    <w:rsid w:val="3ABB9D73"/>
    <w:rsid w:val="3AC157F0"/>
    <w:rsid w:val="3B33E1D9"/>
    <w:rsid w:val="3B43CDFA"/>
    <w:rsid w:val="3B5750E7"/>
    <w:rsid w:val="3B7928DD"/>
    <w:rsid w:val="3B8E5269"/>
    <w:rsid w:val="3B9896EA"/>
    <w:rsid w:val="3BA30FDA"/>
    <w:rsid w:val="3BABC6AE"/>
    <w:rsid w:val="3BB2F98F"/>
    <w:rsid w:val="3BBA28E9"/>
    <w:rsid w:val="3BBDABFC"/>
    <w:rsid w:val="3BBF3A7D"/>
    <w:rsid w:val="3BC7D2BF"/>
    <w:rsid w:val="3BD12344"/>
    <w:rsid w:val="3BDA624F"/>
    <w:rsid w:val="3BF16823"/>
    <w:rsid w:val="3BF5A8FF"/>
    <w:rsid w:val="3C112E85"/>
    <w:rsid w:val="3C2D9D4E"/>
    <w:rsid w:val="3C367AAC"/>
    <w:rsid w:val="3C4A8287"/>
    <w:rsid w:val="3C5C8E41"/>
    <w:rsid w:val="3C619112"/>
    <w:rsid w:val="3C7C9F1F"/>
    <w:rsid w:val="3C8F62DC"/>
    <w:rsid w:val="3CF0036C"/>
    <w:rsid w:val="3CF8043C"/>
    <w:rsid w:val="3CFB93F4"/>
    <w:rsid w:val="3D042B88"/>
    <w:rsid w:val="3D102BF3"/>
    <w:rsid w:val="3D12FC6D"/>
    <w:rsid w:val="3D228346"/>
    <w:rsid w:val="3D2B50E3"/>
    <w:rsid w:val="3D304D19"/>
    <w:rsid w:val="3D496595"/>
    <w:rsid w:val="3D4DC823"/>
    <w:rsid w:val="3D54E06F"/>
    <w:rsid w:val="3D68901A"/>
    <w:rsid w:val="3D7E4D2E"/>
    <w:rsid w:val="3D7F7440"/>
    <w:rsid w:val="3D93F32F"/>
    <w:rsid w:val="3DA98EE1"/>
    <w:rsid w:val="3DAD57CB"/>
    <w:rsid w:val="3DCE8A8E"/>
    <w:rsid w:val="3DE16AD7"/>
    <w:rsid w:val="3E04DEB4"/>
    <w:rsid w:val="3E07145B"/>
    <w:rsid w:val="3E08BD6D"/>
    <w:rsid w:val="3E0D1FEB"/>
    <w:rsid w:val="3E133FDD"/>
    <w:rsid w:val="3E141781"/>
    <w:rsid w:val="3E22C2E6"/>
    <w:rsid w:val="3E23D386"/>
    <w:rsid w:val="3E250FA9"/>
    <w:rsid w:val="3E2969A5"/>
    <w:rsid w:val="3E2F506D"/>
    <w:rsid w:val="3E3E741E"/>
    <w:rsid w:val="3E3FBE70"/>
    <w:rsid w:val="3E42E837"/>
    <w:rsid w:val="3E4F7294"/>
    <w:rsid w:val="3E5C75E9"/>
    <w:rsid w:val="3E63C74E"/>
    <w:rsid w:val="3E660B99"/>
    <w:rsid w:val="3E7CC047"/>
    <w:rsid w:val="3E91886F"/>
    <w:rsid w:val="3E9743CC"/>
    <w:rsid w:val="3EA0AAEB"/>
    <w:rsid w:val="3EAEAD6C"/>
    <w:rsid w:val="3EBA221F"/>
    <w:rsid w:val="3EC3A31F"/>
    <w:rsid w:val="3EDFE58E"/>
    <w:rsid w:val="3EEBEB95"/>
    <w:rsid w:val="3F0FB35C"/>
    <w:rsid w:val="3F129BA5"/>
    <w:rsid w:val="3F192546"/>
    <w:rsid w:val="3F2E374B"/>
    <w:rsid w:val="3F347208"/>
    <w:rsid w:val="3F5AD77F"/>
    <w:rsid w:val="3F6D7DAC"/>
    <w:rsid w:val="3F6F45F0"/>
    <w:rsid w:val="3F99165B"/>
    <w:rsid w:val="3FA2818C"/>
    <w:rsid w:val="3FA7086A"/>
    <w:rsid w:val="3FADB4AA"/>
    <w:rsid w:val="3FBC764C"/>
    <w:rsid w:val="3FBCD316"/>
    <w:rsid w:val="3FE4C4F9"/>
    <w:rsid w:val="4001DBFA"/>
    <w:rsid w:val="4005CA31"/>
    <w:rsid w:val="40301C1D"/>
    <w:rsid w:val="4033142D"/>
    <w:rsid w:val="4038599E"/>
    <w:rsid w:val="403AD40B"/>
    <w:rsid w:val="4047324A"/>
    <w:rsid w:val="4050AAFA"/>
    <w:rsid w:val="405DAF9E"/>
    <w:rsid w:val="4062F1A5"/>
    <w:rsid w:val="4064F31F"/>
    <w:rsid w:val="4069D8B2"/>
    <w:rsid w:val="406EAD0E"/>
    <w:rsid w:val="406FE934"/>
    <w:rsid w:val="407384E4"/>
    <w:rsid w:val="407D521F"/>
    <w:rsid w:val="4085FE85"/>
    <w:rsid w:val="409D63B5"/>
    <w:rsid w:val="409F61F0"/>
    <w:rsid w:val="40BA13DA"/>
    <w:rsid w:val="40BACAF0"/>
    <w:rsid w:val="40D9D126"/>
    <w:rsid w:val="40E67064"/>
    <w:rsid w:val="40EE913A"/>
    <w:rsid w:val="4111047A"/>
    <w:rsid w:val="41140439"/>
    <w:rsid w:val="411C9EC3"/>
    <w:rsid w:val="413E2158"/>
    <w:rsid w:val="4146B5E7"/>
    <w:rsid w:val="4148F6A3"/>
    <w:rsid w:val="41500282"/>
    <w:rsid w:val="415F79DE"/>
    <w:rsid w:val="416AD934"/>
    <w:rsid w:val="416B8F12"/>
    <w:rsid w:val="419DAC5B"/>
    <w:rsid w:val="41BF888F"/>
    <w:rsid w:val="41D20CE1"/>
    <w:rsid w:val="41ED4C0B"/>
    <w:rsid w:val="41F11070"/>
    <w:rsid w:val="41FBA0EE"/>
    <w:rsid w:val="42109D47"/>
    <w:rsid w:val="4233C175"/>
    <w:rsid w:val="4251345D"/>
    <w:rsid w:val="425A65F0"/>
    <w:rsid w:val="425C16C3"/>
    <w:rsid w:val="4290B27E"/>
    <w:rsid w:val="42960070"/>
    <w:rsid w:val="42C9239D"/>
    <w:rsid w:val="42D3328C"/>
    <w:rsid w:val="42E5E87C"/>
    <w:rsid w:val="42F473D8"/>
    <w:rsid w:val="42F9920B"/>
    <w:rsid w:val="43140554"/>
    <w:rsid w:val="432CE17B"/>
    <w:rsid w:val="433DA343"/>
    <w:rsid w:val="434ED399"/>
    <w:rsid w:val="436B1265"/>
    <w:rsid w:val="4370A3B3"/>
    <w:rsid w:val="43928B26"/>
    <w:rsid w:val="43AA50F3"/>
    <w:rsid w:val="43AA7F20"/>
    <w:rsid w:val="43BE36BF"/>
    <w:rsid w:val="43D1ADD4"/>
    <w:rsid w:val="43FAD3BC"/>
    <w:rsid w:val="440738D9"/>
    <w:rsid w:val="4413C16C"/>
    <w:rsid w:val="4425EDB1"/>
    <w:rsid w:val="4429EAEF"/>
    <w:rsid w:val="4453C57C"/>
    <w:rsid w:val="44573C4C"/>
    <w:rsid w:val="446719BD"/>
    <w:rsid w:val="44722BE2"/>
    <w:rsid w:val="447604DB"/>
    <w:rsid w:val="447C1E1E"/>
    <w:rsid w:val="44ADA94B"/>
    <w:rsid w:val="44D1CACE"/>
    <w:rsid w:val="44D737B2"/>
    <w:rsid w:val="44DF3129"/>
    <w:rsid w:val="44F665CE"/>
    <w:rsid w:val="44FDE222"/>
    <w:rsid w:val="4506E2C6"/>
    <w:rsid w:val="4517CA9C"/>
    <w:rsid w:val="4545701F"/>
    <w:rsid w:val="4551EDD8"/>
    <w:rsid w:val="456652C7"/>
    <w:rsid w:val="4569A3C8"/>
    <w:rsid w:val="457E5905"/>
    <w:rsid w:val="457FB86B"/>
    <w:rsid w:val="45810603"/>
    <w:rsid w:val="458362E8"/>
    <w:rsid w:val="4588D03B"/>
    <w:rsid w:val="458B46A2"/>
    <w:rsid w:val="458F172F"/>
    <w:rsid w:val="458F2A77"/>
    <w:rsid w:val="4591C18F"/>
    <w:rsid w:val="45AB60F8"/>
    <w:rsid w:val="45AC6829"/>
    <w:rsid w:val="45BB4CB6"/>
    <w:rsid w:val="45D950F9"/>
    <w:rsid w:val="45E4B8E5"/>
    <w:rsid w:val="45E65DBC"/>
    <w:rsid w:val="460C112A"/>
    <w:rsid w:val="46381F46"/>
    <w:rsid w:val="46423C76"/>
    <w:rsid w:val="46523561"/>
    <w:rsid w:val="4669C45F"/>
    <w:rsid w:val="46810E3B"/>
    <w:rsid w:val="469F1ED0"/>
    <w:rsid w:val="46B3397C"/>
    <w:rsid w:val="46D086DB"/>
    <w:rsid w:val="46D15935"/>
    <w:rsid w:val="46D67F98"/>
    <w:rsid w:val="46DE4C92"/>
    <w:rsid w:val="46E58339"/>
    <w:rsid w:val="46FE29AE"/>
    <w:rsid w:val="4724A580"/>
    <w:rsid w:val="47265B3F"/>
    <w:rsid w:val="47393F0E"/>
    <w:rsid w:val="4740B86B"/>
    <w:rsid w:val="475ECC6D"/>
    <w:rsid w:val="4764D3A2"/>
    <w:rsid w:val="477A2FF1"/>
    <w:rsid w:val="47A04B2C"/>
    <w:rsid w:val="47EE05C2"/>
    <w:rsid w:val="481B2AFA"/>
    <w:rsid w:val="48356C86"/>
    <w:rsid w:val="4847BB82"/>
    <w:rsid w:val="484E7231"/>
    <w:rsid w:val="48509F1D"/>
    <w:rsid w:val="485C1D50"/>
    <w:rsid w:val="486C4481"/>
    <w:rsid w:val="4879E733"/>
    <w:rsid w:val="488050B2"/>
    <w:rsid w:val="4896B6F4"/>
    <w:rsid w:val="48A41996"/>
    <w:rsid w:val="48BEA42F"/>
    <w:rsid w:val="48C26B9E"/>
    <w:rsid w:val="48CF80C5"/>
    <w:rsid w:val="48D34524"/>
    <w:rsid w:val="4900B0D2"/>
    <w:rsid w:val="490DEC89"/>
    <w:rsid w:val="4911F324"/>
    <w:rsid w:val="491E6154"/>
    <w:rsid w:val="493CD38F"/>
    <w:rsid w:val="494011CA"/>
    <w:rsid w:val="4944C713"/>
    <w:rsid w:val="494BBF09"/>
    <w:rsid w:val="495833A7"/>
    <w:rsid w:val="49692049"/>
    <w:rsid w:val="49E042E1"/>
    <w:rsid w:val="49FBE566"/>
    <w:rsid w:val="49FF734E"/>
    <w:rsid w:val="4A3A5CA0"/>
    <w:rsid w:val="4A3E31A0"/>
    <w:rsid w:val="4A7A9568"/>
    <w:rsid w:val="4A7B9A70"/>
    <w:rsid w:val="4A869037"/>
    <w:rsid w:val="4A9C8133"/>
    <w:rsid w:val="4AAD0A86"/>
    <w:rsid w:val="4AB5AE7E"/>
    <w:rsid w:val="4AD1811E"/>
    <w:rsid w:val="4AEC2734"/>
    <w:rsid w:val="4B0325BB"/>
    <w:rsid w:val="4B04F0AA"/>
    <w:rsid w:val="4B11E343"/>
    <w:rsid w:val="4B135EC1"/>
    <w:rsid w:val="4B1C7F63"/>
    <w:rsid w:val="4B449744"/>
    <w:rsid w:val="4B52A383"/>
    <w:rsid w:val="4B647886"/>
    <w:rsid w:val="4B663526"/>
    <w:rsid w:val="4B756947"/>
    <w:rsid w:val="4B7BC2B6"/>
    <w:rsid w:val="4B7EE9C2"/>
    <w:rsid w:val="4B86C39C"/>
    <w:rsid w:val="4BA1C944"/>
    <w:rsid w:val="4BAF2F38"/>
    <w:rsid w:val="4BBE5E18"/>
    <w:rsid w:val="4BC36232"/>
    <w:rsid w:val="4BD37034"/>
    <w:rsid w:val="4C002EC9"/>
    <w:rsid w:val="4C00FA69"/>
    <w:rsid w:val="4C09F4BB"/>
    <w:rsid w:val="4C0DA11A"/>
    <w:rsid w:val="4C15737E"/>
    <w:rsid w:val="4C1665C9"/>
    <w:rsid w:val="4C1BC6D4"/>
    <w:rsid w:val="4C1E293B"/>
    <w:rsid w:val="4C1F14A1"/>
    <w:rsid w:val="4C3E2A85"/>
    <w:rsid w:val="4C45041D"/>
    <w:rsid w:val="4C47154F"/>
    <w:rsid w:val="4C4C4A4C"/>
    <w:rsid w:val="4C883207"/>
    <w:rsid w:val="4C8BEB53"/>
    <w:rsid w:val="4C8F2CF2"/>
    <w:rsid w:val="4C91D33C"/>
    <w:rsid w:val="4CA6942B"/>
    <w:rsid w:val="4CA8B9E7"/>
    <w:rsid w:val="4CB2F0A5"/>
    <w:rsid w:val="4CC677C9"/>
    <w:rsid w:val="4CCA9746"/>
    <w:rsid w:val="4CD2A0C2"/>
    <w:rsid w:val="4D0461E5"/>
    <w:rsid w:val="4D2EB4AC"/>
    <w:rsid w:val="4D4A79D3"/>
    <w:rsid w:val="4D4B394F"/>
    <w:rsid w:val="4D5F3293"/>
    <w:rsid w:val="4D60E310"/>
    <w:rsid w:val="4D65BCEA"/>
    <w:rsid w:val="4D7D2B81"/>
    <w:rsid w:val="4D90A549"/>
    <w:rsid w:val="4D98CCCB"/>
    <w:rsid w:val="4D9E6ED8"/>
    <w:rsid w:val="4DB8961F"/>
    <w:rsid w:val="4DCF53C8"/>
    <w:rsid w:val="4DCF54AC"/>
    <w:rsid w:val="4DD4B195"/>
    <w:rsid w:val="4DD96169"/>
    <w:rsid w:val="4DDF0E53"/>
    <w:rsid w:val="4DE9E260"/>
    <w:rsid w:val="4E01CAFF"/>
    <w:rsid w:val="4E1239E1"/>
    <w:rsid w:val="4E23C1A5"/>
    <w:rsid w:val="4E31B9B4"/>
    <w:rsid w:val="4E33567D"/>
    <w:rsid w:val="4E49F806"/>
    <w:rsid w:val="4E6A18EC"/>
    <w:rsid w:val="4E722E3B"/>
    <w:rsid w:val="4E880489"/>
    <w:rsid w:val="4E88676A"/>
    <w:rsid w:val="4EB6FDCF"/>
    <w:rsid w:val="4EBC19FB"/>
    <w:rsid w:val="4EBC6056"/>
    <w:rsid w:val="4EC14A7F"/>
    <w:rsid w:val="4ED5F7F2"/>
    <w:rsid w:val="4EDD0AB1"/>
    <w:rsid w:val="4EEFFFAC"/>
    <w:rsid w:val="4F02ECB4"/>
    <w:rsid w:val="4F6D1339"/>
    <w:rsid w:val="4F707A79"/>
    <w:rsid w:val="4F936625"/>
    <w:rsid w:val="4F99BC91"/>
    <w:rsid w:val="4FA35CDC"/>
    <w:rsid w:val="4FBE01E1"/>
    <w:rsid w:val="4FC08102"/>
    <w:rsid w:val="4FC9DDF4"/>
    <w:rsid w:val="4FCE19C0"/>
    <w:rsid w:val="4FD21082"/>
    <w:rsid w:val="4FDDB71B"/>
    <w:rsid w:val="4FEB8E77"/>
    <w:rsid w:val="50021A08"/>
    <w:rsid w:val="50032029"/>
    <w:rsid w:val="5006B81E"/>
    <w:rsid w:val="503573FA"/>
    <w:rsid w:val="5039A348"/>
    <w:rsid w:val="5047CA13"/>
    <w:rsid w:val="504E0373"/>
    <w:rsid w:val="507767F4"/>
    <w:rsid w:val="50840F7F"/>
    <w:rsid w:val="508F0364"/>
    <w:rsid w:val="50987C7B"/>
    <w:rsid w:val="509C5EB4"/>
    <w:rsid w:val="50A043AC"/>
    <w:rsid w:val="50A2E764"/>
    <w:rsid w:val="50A72E64"/>
    <w:rsid w:val="50B5156B"/>
    <w:rsid w:val="50CD903A"/>
    <w:rsid w:val="50CE887C"/>
    <w:rsid w:val="50CF0986"/>
    <w:rsid w:val="50E44791"/>
    <w:rsid w:val="50ECDA9A"/>
    <w:rsid w:val="50F66F69"/>
    <w:rsid w:val="510BC2B7"/>
    <w:rsid w:val="510C5E9F"/>
    <w:rsid w:val="51134205"/>
    <w:rsid w:val="512D77D7"/>
    <w:rsid w:val="5133476A"/>
    <w:rsid w:val="5134E665"/>
    <w:rsid w:val="513A0093"/>
    <w:rsid w:val="513B7015"/>
    <w:rsid w:val="513CFAEA"/>
    <w:rsid w:val="513F2D3D"/>
    <w:rsid w:val="51586C6A"/>
    <w:rsid w:val="517CC1AE"/>
    <w:rsid w:val="518D3132"/>
    <w:rsid w:val="51CBF7EA"/>
    <w:rsid w:val="51E73A81"/>
    <w:rsid w:val="51EE8FE5"/>
    <w:rsid w:val="51F0804A"/>
    <w:rsid w:val="5206F2DA"/>
    <w:rsid w:val="521118ED"/>
    <w:rsid w:val="521334CA"/>
    <w:rsid w:val="522B239F"/>
    <w:rsid w:val="5239CAA8"/>
    <w:rsid w:val="524CE0B6"/>
    <w:rsid w:val="52561E19"/>
    <w:rsid w:val="5274377E"/>
    <w:rsid w:val="5274BFF1"/>
    <w:rsid w:val="52794926"/>
    <w:rsid w:val="527E0D42"/>
    <w:rsid w:val="52815FD3"/>
    <w:rsid w:val="5288AAFB"/>
    <w:rsid w:val="528E6ABB"/>
    <w:rsid w:val="529DEEF3"/>
    <w:rsid w:val="52A3CDDE"/>
    <w:rsid w:val="52A4A2BF"/>
    <w:rsid w:val="52B0B355"/>
    <w:rsid w:val="52B7A489"/>
    <w:rsid w:val="52C8B108"/>
    <w:rsid w:val="52EF6377"/>
    <w:rsid w:val="52F732C8"/>
    <w:rsid w:val="53019549"/>
    <w:rsid w:val="530F504B"/>
    <w:rsid w:val="531412B0"/>
    <w:rsid w:val="5318F1CD"/>
    <w:rsid w:val="531C7DE8"/>
    <w:rsid w:val="5321C640"/>
    <w:rsid w:val="5327A26B"/>
    <w:rsid w:val="533E92D6"/>
    <w:rsid w:val="5349AC05"/>
    <w:rsid w:val="5353CA8E"/>
    <w:rsid w:val="53593C75"/>
    <w:rsid w:val="5363A4CC"/>
    <w:rsid w:val="53770344"/>
    <w:rsid w:val="538AF2D5"/>
    <w:rsid w:val="53945130"/>
    <w:rsid w:val="53969486"/>
    <w:rsid w:val="53C558BA"/>
    <w:rsid w:val="53DFE37E"/>
    <w:rsid w:val="53F41927"/>
    <w:rsid w:val="53FCB0B4"/>
    <w:rsid w:val="54049848"/>
    <w:rsid w:val="540B0631"/>
    <w:rsid w:val="540C7757"/>
    <w:rsid w:val="540FBB2B"/>
    <w:rsid w:val="5433DAE1"/>
    <w:rsid w:val="544FE8C0"/>
    <w:rsid w:val="545D1C02"/>
    <w:rsid w:val="5461641E"/>
    <w:rsid w:val="54683F63"/>
    <w:rsid w:val="547B0731"/>
    <w:rsid w:val="547E98F9"/>
    <w:rsid w:val="548FF616"/>
    <w:rsid w:val="54A1F3ED"/>
    <w:rsid w:val="54AD9459"/>
    <w:rsid w:val="54CA0B68"/>
    <w:rsid w:val="54CA5786"/>
    <w:rsid w:val="54CFC474"/>
    <w:rsid w:val="54D1727B"/>
    <w:rsid w:val="54DD275C"/>
    <w:rsid w:val="54ED884C"/>
    <w:rsid w:val="54FFF70E"/>
    <w:rsid w:val="55089BEB"/>
    <w:rsid w:val="55220149"/>
    <w:rsid w:val="5522BE96"/>
    <w:rsid w:val="552517ED"/>
    <w:rsid w:val="554B61CB"/>
    <w:rsid w:val="556250B7"/>
    <w:rsid w:val="5565756F"/>
    <w:rsid w:val="558AED1B"/>
    <w:rsid w:val="55932492"/>
    <w:rsid w:val="55AC60B3"/>
    <w:rsid w:val="55C31D6E"/>
    <w:rsid w:val="55E40C89"/>
    <w:rsid w:val="56211AD8"/>
    <w:rsid w:val="5623F27C"/>
    <w:rsid w:val="56295054"/>
    <w:rsid w:val="56303790"/>
    <w:rsid w:val="56344E14"/>
    <w:rsid w:val="564C5592"/>
    <w:rsid w:val="566627E7"/>
    <w:rsid w:val="5676E0A5"/>
    <w:rsid w:val="56812307"/>
    <w:rsid w:val="568F6BB5"/>
    <w:rsid w:val="568FF51F"/>
    <w:rsid w:val="569439E7"/>
    <w:rsid w:val="56C55C71"/>
    <w:rsid w:val="56E3810B"/>
    <w:rsid w:val="570B3C12"/>
    <w:rsid w:val="571706E2"/>
    <w:rsid w:val="571C0CFD"/>
    <w:rsid w:val="5730F408"/>
    <w:rsid w:val="57547498"/>
    <w:rsid w:val="57773F01"/>
    <w:rsid w:val="579CCEFD"/>
    <w:rsid w:val="579E91A5"/>
    <w:rsid w:val="57A9DEE9"/>
    <w:rsid w:val="57B4EFA8"/>
    <w:rsid w:val="57BDAF82"/>
    <w:rsid w:val="57C749EC"/>
    <w:rsid w:val="57E550E5"/>
    <w:rsid w:val="57F3D09F"/>
    <w:rsid w:val="57FA1E39"/>
    <w:rsid w:val="57FD719C"/>
    <w:rsid w:val="58197280"/>
    <w:rsid w:val="581D811D"/>
    <w:rsid w:val="582BC580"/>
    <w:rsid w:val="5839E31A"/>
    <w:rsid w:val="58467048"/>
    <w:rsid w:val="5858CCD6"/>
    <w:rsid w:val="585F4D4B"/>
    <w:rsid w:val="5867B7F4"/>
    <w:rsid w:val="587731F5"/>
    <w:rsid w:val="58887D2C"/>
    <w:rsid w:val="5893C6C0"/>
    <w:rsid w:val="5899660D"/>
    <w:rsid w:val="5899F179"/>
    <w:rsid w:val="589FD55E"/>
    <w:rsid w:val="58D54FFB"/>
    <w:rsid w:val="58E9F49D"/>
    <w:rsid w:val="58EF5CCB"/>
    <w:rsid w:val="58F2616E"/>
    <w:rsid w:val="5904EF17"/>
    <w:rsid w:val="590F7B7D"/>
    <w:rsid w:val="590FDFA0"/>
    <w:rsid w:val="591001D3"/>
    <w:rsid w:val="59195AC1"/>
    <w:rsid w:val="59320CC5"/>
    <w:rsid w:val="5935275E"/>
    <w:rsid w:val="594D7A81"/>
    <w:rsid w:val="59528206"/>
    <w:rsid w:val="59529F31"/>
    <w:rsid w:val="596A6E61"/>
    <w:rsid w:val="596E0767"/>
    <w:rsid w:val="597A5356"/>
    <w:rsid w:val="5982D0B4"/>
    <w:rsid w:val="59851CBA"/>
    <w:rsid w:val="5997F737"/>
    <w:rsid w:val="59A70979"/>
    <w:rsid w:val="59B5C14B"/>
    <w:rsid w:val="59BCB675"/>
    <w:rsid w:val="59EE5BCE"/>
    <w:rsid w:val="59F2EB3E"/>
    <w:rsid w:val="59F6DE24"/>
    <w:rsid w:val="5A15FB9C"/>
    <w:rsid w:val="5A24D497"/>
    <w:rsid w:val="5A47654B"/>
    <w:rsid w:val="5A649A58"/>
    <w:rsid w:val="5A929162"/>
    <w:rsid w:val="5A963C79"/>
    <w:rsid w:val="5AA50DED"/>
    <w:rsid w:val="5AC3A427"/>
    <w:rsid w:val="5ACA5D54"/>
    <w:rsid w:val="5ACAEB7C"/>
    <w:rsid w:val="5AD44C85"/>
    <w:rsid w:val="5AD6B567"/>
    <w:rsid w:val="5AE5BCCE"/>
    <w:rsid w:val="5AE6CFE7"/>
    <w:rsid w:val="5AFCC92C"/>
    <w:rsid w:val="5B0ABFC3"/>
    <w:rsid w:val="5B2565B9"/>
    <w:rsid w:val="5B480D3D"/>
    <w:rsid w:val="5B517E27"/>
    <w:rsid w:val="5B51A8DD"/>
    <w:rsid w:val="5B782D8F"/>
    <w:rsid w:val="5BBBCA39"/>
    <w:rsid w:val="5BC898A4"/>
    <w:rsid w:val="5BD17470"/>
    <w:rsid w:val="5BE0CF47"/>
    <w:rsid w:val="5BE1A66B"/>
    <w:rsid w:val="5BFCEFB9"/>
    <w:rsid w:val="5C0BD5FE"/>
    <w:rsid w:val="5C1DE332"/>
    <w:rsid w:val="5C3F2371"/>
    <w:rsid w:val="5C4533B1"/>
    <w:rsid w:val="5C47FDFF"/>
    <w:rsid w:val="5C4A6992"/>
    <w:rsid w:val="5C7EB0AB"/>
    <w:rsid w:val="5C80C111"/>
    <w:rsid w:val="5C868D54"/>
    <w:rsid w:val="5C8DB094"/>
    <w:rsid w:val="5C8DF77E"/>
    <w:rsid w:val="5CA588E7"/>
    <w:rsid w:val="5CAF960D"/>
    <w:rsid w:val="5CDFB84F"/>
    <w:rsid w:val="5CE171B6"/>
    <w:rsid w:val="5CF3B769"/>
    <w:rsid w:val="5D101574"/>
    <w:rsid w:val="5D21428A"/>
    <w:rsid w:val="5D26AC7B"/>
    <w:rsid w:val="5D3B38AC"/>
    <w:rsid w:val="5D3F3DAA"/>
    <w:rsid w:val="5D46B975"/>
    <w:rsid w:val="5D49FA80"/>
    <w:rsid w:val="5D56528B"/>
    <w:rsid w:val="5D7F6296"/>
    <w:rsid w:val="5D9D9999"/>
    <w:rsid w:val="5D9E8DDA"/>
    <w:rsid w:val="5DA8CA47"/>
    <w:rsid w:val="5DB0503D"/>
    <w:rsid w:val="5DB931E6"/>
    <w:rsid w:val="5DBDB95A"/>
    <w:rsid w:val="5DFA59FB"/>
    <w:rsid w:val="5E006FE8"/>
    <w:rsid w:val="5E00D8F2"/>
    <w:rsid w:val="5E011175"/>
    <w:rsid w:val="5E27A198"/>
    <w:rsid w:val="5E530AF2"/>
    <w:rsid w:val="5E59F877"/>
    <w:rsid w:val="5E667904"/>
    <w:rsid w:val="5E72CD63"/>
    <w:rsid w:val="5EA53C80"/>
    <w:rsid w:val="5EC4D386"/>
    <w:rsid w:val="5ED7FFF6"/>
    <w:rsid w:val="5F0753D0"/>
    <w:rsid w:val="5F2B47F7"/>
    <w:rsid w:val="5F481601"/>
    <w:rsid w:val="5F5AE879"/>
    <w:rsid w:val="5F72845F"/>
    <w:rsid w:val="5F9635D1"/>
    <w:rsid w:val="5F9CA953"/>
    <w:rsid w:val="5FAC3558"/>
    <w:rsid w:val="5FB3F9E7"/>
    <w:rsid w:val="5FB861D3"/>
    <w:rsid w:val="5FC30517"/>
    <w:rsid w:val="5FCC4124"/>
    <w:rsid w:val="5FDFA7D7"/>
    <w:rsid w:val="5FE55A85"/>
    <w:rsid w:val="5FF74722"/>
    <w:rsid w:val="5FFD485F"/>
    <w:rsid w:val="6008E6FA"/>
    <w:rsid w:val="600CD218"/>
    <w:rsid w:val="600CEE0D"/>
    <w:rsid w:val="60110B5F"/>
    <w:rsid w:val="60175911"/>
    <w:rsid w:val="601B467C"/>
    <w:rsid w:val="604CE1DF"/>
    <w:rsid w:val="6059CF80"/>
    <w:rsid w:val="607D96E1"/>
    <w:rsid w:val="60976DF7"/>
    <w:rsid w:val="609C00CC"/>
    <w:rsid w:val="60A6B3F7"/>
    <w:rsid w:val="60A9EF54"/>
    <w:rsid w:val="60AB1146"/>
    <w:rsid w:val="60C348BA"/>
    <w:rsid w:val="60FE3861"/>
    <w:rsid w:val="610998CC"/>
    <w:rsid w:val="611F6F65"/>
    <w:rsid w:val="613D727E"/>
    <w:rsid w:val="6141B41C"/>
    <w:rsid w:val="614A298E"/>
    <w:rsid w:val="615738D2"/>
    <w:rsid w:val="615A5A1E"/>
    <w:rsid w:val="6168F9DB"/>
    <w:rsid w:val="6177D5DC"/>
    <w:rsid w:val="617A2A89"/>
    <w:rsid w:val="618314F5"/>
    <w:rsid w:val="618B2562"/>
    <w:rsid w:val="61B996C6"/>
    <w:rsid w:val="61BE0B8D"/>
    <w:rsid w:val="61C4F2E5"/>
    <w:rsid w:val="61DFA43F"/>
    <w:rsid w:val="61EC66C2"/>
    <w:rsid w:val="61FC7448"/>
    <w:rsid w:val="6203313C"/>
    <w:rsid w:val="6203E7A3"/>
    <w:rsid w:val="621DCF8B"/>
    <w:rsid w:val="623A732B"/>
    <w:rsid w:val="62454128"/>
    <w:rsid w:val="625C27A1"/>
    <w:rsid w:val="625F001E"/>
    <w:rsid w:val="6265486F"/>
    <w:rsid w:val="6272984F"/>
    <w:rsid w:val="62735EA5"/>
    <w:rsid w:val="62BE9A83"/>
    <w:rsid w:val="62D23B39"/>
    <w:rsid w:val="62E4BF78"/>
    <w:rsid w:val="6306770F"/>
    <w:rsid w:val="630D5906"/>
    <w:rsid w:val="63162C71"/>
    <w:rsid w:val="631A6C17"/>
    <w:rsid w:val="632F6F63"/>
    <w:rsid w:val="63302AAF"/>
    <w:rsid w:val="63419D72"/>
    <w:rsid w:val="634C9875"/>
    <w:rsid w:val="63519920"/>
    <w:rsid w:val="635811A3"/>
    <w:rsid w:val="6373B1FD"/>
    <w:rsid w:val="63B2FD41"/>
    <w:rsid w:val="63BC3853"/>
    <w:rsid w:val="63C6919B"/>
    <w:rsid w:val="63D3B8D5"/>
    <w:rsid w:val="63DA0C00"/>
    <w:rsid w:val="63F683AF"/>
    <w:rsid w:val="64101EAD"/>
    <w:rsid w:val="642BBB9E"/>
    <w:rsid w:val="643C5D98"/>
    <w:rsid w:val="644274E2"/>
    <w:rsid w:val="64484C6C"/>
    <w:rsid w:val="646C8125"/>
    <w:rsid w:val="6497F26D"/>
    <w:rsid w:val="64A92468"/>
    <w:rsid w:val="64C674E2"/>
    <w:rsid w:val="64EA5F1F"/>
    <w:rsid w:val="64FE6EBC"/>
    <w:rsid w:val="64FE98B0"/>
    <w:rsid w:val="64FF716C"/>
    <w:rsid w:val="65018F73"/>
    <w:rsid w:val="6501C738"/>
    <w:rsid w:val="6502F1CC"/>
    <w:rsid w:val="653BD812"/>
    <w:rsid w:val="654C2D7E"/>
    <w:rsid w:val="655DBFC3"/>
    <w:rsid w:val="659EEA77"/>
    <w:rsid w:val="65A3D1FF"/>
    <w:rsid w:val="65AFE5CA"/>
    <w:rsid w:val="65B47B26"/>
    <w:rsid w:val="65C4F17F"/>
    <w:rsid w:val="65C59827"/>
    <w:rsid w:val="65D5DE1D"/>
    <w:rsid w:val="65F7D139"/>
    <w:rsid w:val="66085186"/>
    <w:rsid w:val="6615DE2D"/>
    <w:rsid w:val="661EDEEA"/>
    <w:rsid w:val="6629F821"/>
    <w:rsid w:val="6638AEF6"/>
    <w:rsid w:val="663CB7DE"/>
    <w:rsid w:val="66463516"/>
    <w:rsid w:val="66568618"/>
    <w:rsid w:val="667C5FC0"/>
    <w:rsid w:val="6693E04A"/>
    <w:rsid w:val="66B3677A"/>
    <w:rsid w:val="66B48489"/>
    <w:rsid w:val="66BF420C"/>
    <w:rsid w:val="66C80962"/>
    <w:rsid w:val="66CACDE3"/>
    <w:rsid w:val="66D16DE7"/>
    <w:rsid w:val="66E2F765"/>
    <w:rsid w:val="66E5555D"/>
    <w:rsid w:val="66ECDCAE"/>
    <w:rsid w:val="66F31EEA"/>
    <w:rsid w:val="673E84BF"/>
    <w:rsid w:val="674A94A3"/>
    <w:rsid w:val="677059EA"/>
    <w:rsid w:val="677303CF"/>
    <w:rsid w:val="677E701B"/>
    <w:rsid w:val="67852B42"/>
    <w:rsid w:val="6798CE8E"/>
    <w:rsid w:val="67AA1D0B"/>
    <w:rsid w:val="67AEDA99"/>
    <w:rsid w:val="67B1C749"/>
    <w:rsid w:val="67D24FA0"/>
    <w:rsid w:val="67D2E7A9"/>
    <w:rsid w:val="67DFBE23"/>
    <w:rsid w:val="67F0B8A7"/>
    <w:rsid w:val="680A1482"/>
    <w:rsid w:val="681FFB21"/>
    <w:rsid w:val="682C8A79"/>
    <w:rsid w:val="682CF76A"/>
    <w:rsid w:val="683C0732"/>
    <w:rsid w:val="6875D68A"/>
    <w:rsid w:val="68899E60"/>
    <w:rsid w:val="689637DF"/>
    <w:rsid w:val="68B43677"/>
    <w:rsid w:val="68B5D6B1"/>
    <w:rsid w:val="68BFB71D"/>
    <w:rsid w:val="68BFC77A"/>
    <w:rsid w:val="68C50389"/>
    <w:rsid w:val="68D03245"/>
    <w:rsid w:val="68D61595"/>
    <w:rsid w:val="68EACD17"/>
    <w:rsid w:val="68FB7429"/>
    <w:rsid w:val="69009395"/>
    <w:rsid w:val="690E2C82"/>
    <w:rsid w:val="690E9849"/>
    <w:rsid w:val="692DFD9E"/>
    <w:rsid w:val="692FD7B4"/>
    <w:rsid w:val="6944C3D7"/>
    <w:rsid w:val="694EFAC9"/>
    <w:rsid w:val="69784787"/>
    <w:rsid w:val="69823DA4"/>
    <w:rsid w:val="698E26DA"/>
    <w:rsid w:val="69CB810C"/>
    <w:rsid w:val="69D8C563"/>
    <w:rsid w:val="69DF3FE8"/>
    <w:rsid w:val="69E5AFD7"/>
    <w:rsid w:val="69E847EB"/>
    <w:rsid w:val="69E9E036"/>
    <w:rsid w:val="6A263F53"/>
    <w:rsid w:val="6A33E45E"/>
    <w:rsid w:val="6A3E10A0"/>
    <w:rsid w:val="6A4865EF"/>
    <w:rsid w:val="6A569F09"/>
    <w:rsid w:val="6A71C3DC"/>
    <w:rsid w:val="6A745F25"/>
    <w:rsid w:val="6A79C5FE"/>
    <w:rsid w:val="6A7DA863"/>
    <w:rsid w:val="6A82481C"/>
    <w:rsid w:val="6A85C196"/>
    <w:rsid w:val="6A8AE622"/>
    <w:rsid w:val="6AB549A5"/>
    <w:rsid w:val="6ABFFFFE"/>
    <w:rsid w:val="6ACB4226"/>
    <w:rsid w:val="6B051C05"/>
    <w:rsid w:val="6B15E7FE"/>
    <w:rsid w:val="6B18E962"/>
    <w:rsid w:val="6B2C2CCC"/>
    <w:rsid w:val="6B2FC973"/>
    <w:rsid w:val="6B3E81FD"/>
    <w:rsid w:val="6B52EAC3"/>
    <w:rsid w:val="6B569E8B"/>
    <w:rsid w:val="6B64982C"/>
    <w:rsid w:val="6B7638A5"/>
    <w:rsid w:val="6B80B803"/>
    <w:rsid w:val="6B883114"/>
    <w:rsid w:val="6B961A6D"/>
    <w:rsid w:val="6B9D7FD7"/>
    <w:rsid w:val="6BA252A8"/>
    <w:rsid w:val="6BA5E3D5"/>
    <w:rsid w:val="6BA902EC"/>
    <w:rsid w:val="6BAE4C9A"/>
    <w:rsid w:val="6BB505C3"/>
    <w:rsid w:val="6BBDE089"/>
    <w:rsid w:val="6BBF0003"/>
    <w:rsid w:val="6BD09F9E"/>
    <w:rsid w:val="6BD98331"/>
    <w:rsid w:val="6BE228CD"/>
    <w:rsid w:val="6BE5E8E5"/>
    <w:rsid w:val="6BEC0FA7"/>
    <w:rsid w:val="6BFCA44B"/>
    <w:rsid w:val="6C0D943D"/>
    <w:rsid w:val="6C0DE6FB"/>
    <w:rsid w:val="6C1285C6"/>
    <w:rsid w:val="6C1BD01F"/>
    <w:rsid w:val="6C3B8DE5"/>
    <w:rsid w:val="6C3E2293"/>
    <w:rsid w:val="6C5352EF"/>
    <w:rsid w:val="6C5E6973"/>
    <w:rsid w:val="6C88B26D"/>
    <w:rsid w:val="6CC300E5"/>
    <w:rsid w:val="6CC5C79C"/>
    <w:rsid w:val="6CC8B6A8"/>
    <w:rsid w:val="6CD591AE"/>
    <w:rsid w:val="6CDE7250"/>
    <w:rsid w:val="6CE395E5"/>
    <w:rsid w:val="6CEACA62"/>
    <w:rsid w:val="6CF77CD3"/>
    <w:rsid w:val="6D04648F"/>
    <w:rsid w:val="6D1AACEA"/>
    <w:rsid w:val="6D203369"/>
    <w:rsid w:val="6D22CF18"/>
    <w:rsid w:val="6D231D52"/>
    <w:rsid w:val="6D3A3926"/>
    <w:rsid w:val="6D3F33BE"/>
    <w:rsid w:val="6D45A35E"/>
    <w:rsid w:val="6D4F5F48"/>
    <w:rsid w:val="6D55718A"/>
    <w:rsid w:val="6D5B7F6B"/>
    <w:rsid w:val="6D5F9400"/>
    <w:rsid w:val="6D6163BA"/>
    <w:rsid w:val="6D71BC52"/>
    <w:rsid w:val="6D7D2E61"/>
    <w:rsid w:val="6D8E01CD"/>
    <w:rsid w:val="6DB032B5"/>
    <w:rsid w:val="6DB97180"/>
    <w:rsid w:val="6DF8C6B6"/>
    <w:rsid w:val="6E134A51"/>
    <w:rsid w:val="6E2B6363"/>
    <w:rsid w:val="6E362EF3"/>
    <w:rsid w:val="6E37AE36"/>
    <w:rsid w:val="6E3FFF2A"/>
    <w:rsid w:val="6E49749E"/>
    <w:rsid w:val="6E5C333C"/>
    <w:rsid w:val="6E659C6D"/>
    <w:rsid w:val="6E72FF16"/>
    <w:rsid w:val="6E7F3634"/>
    <w:rsid w:val="6E7F6237"/>
    <w:rsid w:val="6E8B17D9"/>
    <w:rsid w:val="6E9E23B0"/>
    <w:rsid w:val="6EAEAFCE"/>
    <w:rsid w:val="6EB2FC25"/>
    <w:rsid w:val="6EB6BD25"/>
    <w:rsid w:val="6ECA4CC8"/>
    <w:rsid w:val="6ECB7B87"/>
    <w:rsid w:val="6EF823B3"/>
    <w:rsid w:val="6EF95A39"/>
    <w:rsid w:val="6F14D7F1"/>
    <w:rsid w:val="6F439CD5"/>
    <w:rsid w:val="6F4B1462"/>
    <w:rsid w:val="6F4B1D8E"/>
    <w:rsid w:val="6F5ABA7D"/>
    <w:rsid w:val="6F752EA8"/>
    <w:rsid w:val="6F94E107"/>
    <w:rsid w:val="6FB05262"/>
    <w:rsid w:val="6FB72200"/>
    <w:rsid w:val="6FBC3746"/>
    <w:rsid w:val="6FCAC742"/>
    <w:rsid w:val="6FF4857B"/>
    <w:rsid w:val="6FFF4C8C"/>
    <w:rsid w:val="70046FC2"/>
    <w:rsid w:val="7009EB28"/>
    <w:rsid w:val="700BF4A8"/>
    <w:rsid w:val="702BBEE8"/>
    <w:rsid w:val="7038804A"/>
    <w:rsid w:val="7066C3C1"/>
    <w:rsid w:val="70674BE8"/>
    <w:rsid w:val="70733CE0"/>
    <w:rsid w:val="7075B923"/>
    <w:rsid w:val="70869EA4"/>
    <w:rsid w:val="70A9EC51"/>
    <w:rsid w:val="70AE7C9B"/>
    <w:rsid w:val="70BF6635"/>
    <w:rsid w:val="70CADB1E"/>
    <w:rsid w:val="70DFD273"/>
    <w:rsid w:val="70E10093"/>
    <w:rsid w:val="70E4F491"/>
    <w:rsid w:val="70E625C7"/>
    <w:rsid w:val="710AA57A"/>
    <w:rsid w:val="71161925"/>
    <w:rsid w:val="7116E1EF"/>
    <w:rsid w:val="71219D5B"/>
    <w:rsid w:val="71359F42"/>
    <w:rsid w:val="714022A8"/>
    <w:rsid w:val="7154BBCB"/>
    <w:rsid w:val="7171DDB2"/>
    <w:rsid w:val="717BB457"/>
    <w:rsid w:val="717C48F1"/>
    <w:rsid w:val="7184F6DE"/>
    <w:rsid w:val="719BF332"/>
    <w:rsid w:val="719F733D"/>
    <w:rsid w:val="71A55E96"/>
    <w:rsid w:val="71A695DF"/>
    <w:rsid w:val="71B5FAFD"/>
    <w:rsid w:val="71BB261F"/>
    <w:rsid w:val="71CBCF18"/>
    <w:rsid w:val="71DA5776"/>
    <w:rsid w:val="71DAEFB7"/>
    <w:rsid w:val="71ECBE86"/>
    <w:rsid w:val="7206DADD"/>
    <w:rsid w:val="7212E17E"/>
    <w:rsid w:val="721F8123"/>
    <w:rsid w:val="72277CFC"/>
    <w:rsid w:val="722FE1E7"/>
    <w:rsid w:val="7241153C"/>
    <w:rsid w:val="7285559A"/>
    <w:rsid w:val="72923A89"/>
    <w:rsid w:val="72A29FA6"/>
    <w:rsid w:val="72EECBD6"/>
    <w:rsid w:val="72F5F0EF"/>
    <w:rsid w:val="7309B232"/>
    <w:rsid w:val="730CE1A4"/>
    <w:rsid w:val="730E13E5"/>
    <w:rsid w:val="73127825"/>
    <w:rsid w:val="73239D7D"/>
    <w:rsid w:val="732B3164"/>
    <w:rsid w:val="7334684C"/>
    <w:rsid w:val="737627D7"/>
    <w:rsid w:val="737C9291"/>
    <w:rsid w:val="739B05DD"/>
    <w:rsid w:val="73AA22BE"/>
    <w:rsid w:val="73B8FA70"/>
    <w:rsid w:val="73CBB248"/>
    <w:rsid w:val="73D08595"/>
    <w:rsid w:val="73D52FD2"/>
    <w:rsid w:val="73DBE9BD"/>
    <w:rsid w:val="73DDB939"/>
    <w:rsid w:val="73DDC682"/>
    <w:rsid w:val="73E45294"/>
    <w:rsid w:val="73E8D063"/>
    <w:rsid w:val="73F4A603"/>
    <w:rsid w:val="7401279B"/>
    <w:rsid w:val="7407B630"/>
    <w:rsid w:val="740FF98A"/>
    <w:rsid w:val="74113233"/>
    <w:rsid w:val="741274B2"/>
    <w:rsid w:val="741E46DE"/>
    <w:rsid w:val="742BD776"/>
    <w:rsid w:val="74405773"/>
    <w:rsid w:val="744BBD43"/>
    <w:rsid w:val="7457AB4F"/>
    <w:rsid w:val="74890FD8"/>
    <w:rsid w:val="748BB631"/>
    <w:rsid w:val="749EFB03"/>
    <w:rsid w:val="74A32565"/>
    <w:rsid w:val="74A48456"/>
    <w:rsid w:val="74B0AB6C"/>
    <w:rsid w:val="74C5EC6A"/>
    <w:rsid w:val="74EAC155"/>
    <w:rsid w:val="74ED1ECB"/>
    <w:rsid w:val="74FDB4DB"/>
    <w:rsid w:val="75491608"/>
    <w:rsid w:val="754C18F1"/>
    <w:rsid w:val="75603CDF"/>
    <w:rsid w:val="7570DE5B"/>
    <w:rsid w:val="7576DA42"/>
    <w:rsid w:val="757EF9FD"/>
    <w:rsid w:val="7584A0C4"/>
    <w:rsid w:val="759E832F"/>
    <w:rsid w:val="75AE4513"/>
    <w:rsid w:val="75F2E778"/>
    <w:rsid w:val="75F714E9"/>
    <w:rsid w:val="7649E047"/>
    <w:rsid w:val="7652F2EA"/>
    <w:rsid w:val="768FF808"/>
    <w:rsid w:val="76D4DB2D"/>
    <w:rsid w:val="7703530A"/>
    <w:rsid w:val="770F7C90"/>
    <w:rsid w:val="774945D0"/>
    <w:rsid w:val="7769AF0B"/>
    <w:rsid w:val="7774248B"/>
    <w:rsid w:val="77744A00"/>
    <w:rsid w:val="7776F2AF"/>
    <w:rsid w:val="77855AA9"/>
    <w:rsid w:val="7787C11F"/>
    <w:rsid w:val="779B8157"/>
    <w:rsid w:val="77AF3D59"/>
    <w:rsid w:val="77B34DFE"/>
    <w:rsid w:val="77CEBD1B"/>
    <w:rsid w:val="77DA41BB"/>
    <w:rsid w:val="77E889B1"/>
    <w:rsid w:val="77F71BFA"/>
    <w:rsid w:val="781D586E"/>
    <w:rsid w:val="781EDA28"/>
    <w:rsid w:val="782ADCAD"/>
    <w:rsid w:val="7835EAE1"/>
    <w:rsid w:val="78461C09"/>
    <w:rsid w:val="785081DC"/>
    <w:rsid w:val="785E5644"/>
    <w:rsid w:val="78709EBF"/>
    <w:rsid w:val="7879BC0D"/>
    <w:rsid w:val="7886ED37"/>
    <w:rsid w:val="789897A6"/>
    <w:rsid w:val="789D7262"/>
    <w:rsid w:val="789DCCA3"/>
    <w:rsid w:val="78B7DD50"/>
    <w:rsid w:val="78BCC696"/>
    <w:rsid w:val="78C02C2C"/>
    <w:rsid w:val="78CD0912"/>
    <w:rsid w:val="78D680E9"/>
    <w:rsid w:val="78D92BE4"/>
    <w:rsid w:val="78E0D205"/>
    <w:rsid w:val="78E21ABF"/>
    <w:rsid w:val="79085C10"/>
    <w:rsid w:val="791D2578"/>
    <w:rsid w:val="791DC415"/>
    <w:rsid w:val="792F10FA"/>
    <w:rsid w:val="793DB67F"/>
    <w:rsid w:val="7942E083"/>
    <w:rsid w:val="79479632"/>
    <w:rsid w:val="795A4918"/>
    <w:rsid w:val="795ADD57"/>
    <w:rsid w:val="796B0938"/>
    <w:rsid w:val="79941D02"/>
    <w:rsid w:val="799ABD58"/>
    <w:rsid w:val="79BD8F3A"/>
    <w:rsid w:val="79C1F1A7"/>
    <w:rsid w:val="79D812D5"/>
    <w:rsid w:val="79DDC475"/>
    <w:rsid w:val="79E9FB92"/>
    <w:rsid w:val="79EB0350"/>
    <w:rsid w:val="7A162A69"/>
    <w:rsid w:val="7A1C178F"/>
    <w:rsid w:val="7A1D7789"/>
    <w:rsid w:val="7A2E6D3B"/>
    <w:rsid w:val="7A3CE6EC"/>
    <w:rsid w:val="7A6027AA"/>
    <w:rsid w:val="7A707927"/>
    <w:rsid w:val="7A7A661F"/>
    <w:rsid w:val="7A8E8AE2"/>
    <w:rsid w:val="7AC48DE4"/>
    <w:rsid w:val="7ACA4789"/>
    <w:rsid w:val="7B24AAC7"/>
    <w:rsid w:val="7B2E7D33"/>
    <w:rsid w:val="7B426EE5"/>
    <w:rsid w:val="7B459271"/>
    <w:rsid w:val="7B5A0894"/>
    <w:rsid w:val="7B5C934D"/>
    <w:rsid w:val="7B817D66"/>
    <w:rsid w:val="7B84244A"/>
    <w:rsid w:val="7B8C9C90"/>
    <w:rsid w:val="7BAA13ED"/>
    <w:rsid w:val="7BE4E7B3"/>
    <w:rsid w:val="7BE71AFE"/>
    <w:rsid w:val="7C4059A8"/>
    <w:rsid w:val="7C4ABAF9"/>
    <w:rsid w:val="7C5B32C5"/>
    <w:rsid w:val="7C5C938B"/>
    <w:rsid w:val="7C654946"/>
    <w:rsid w:val="7C65C9CD"/>
    <w:rsid w:val="7C6E057D"/>
    <w:rsid w:val="7C7796FD"/>
    <w:rsid w:val="7C96444E"/>
    <w:rsid w:val="7C9C27DD"/>
    <w:rsid w:val="7CA24C0F"/>
    <w:rsid w:val="7CA48F6C"/>
    <w:rsid w:val="7CB42B8D"/>
    <w:rsid w:val="7CB8EB4D"/>
    <w:rsid w:val="7CBC466E"/>
    <w:rsid w:val="7CC1B243"/>
    <w:rsid w:val="7CC4A737"/>
    <w:rsid w:val="7CCA8720"/>
    <w:rsid w:val="7CCE71D6"/>
    <w:rsid w:val="7CF54BDE"/>
    <w:rsid w:val="7CF863AE"/>
    <w:rsid w:val="7CFEEA5B"/>
    <w:rsid w:val="7D1294C1"/>
    <w:rsid w:val="7D20402F"/>
    <w:rsid w:val="7D440FE2"/>
    <w:rsid w:val="7D77DA57"/>
    <w:rsid w:val="7D88929F"/>
    <w:rsid w:val="7D8E8816"/>
    <w:rsid w:val="7DBAB987"/>
    <w:rsid w:val="7DFFBCB0"/>
    <w:rsid w:val="7E164754"/>
    <w:rsid w:val="7E1DE3AC"/>
    <w:rsid w:val="7E1FDCD8"/>
    <w:rsid w:val="7E2D040F"/>
    <w:rsid w:val="7E3D4178"/>
    <w:rsid w:val="7E45836F"/>
    <w:rsid w:val="7E45F11E"/>
    <w:rsid w:val="7E5C2288"/>
    <w:rsid w:val="7E614538"/>
    <w:rsid w:val="7E6B100F"/>
    <w:rsid w:val="7E746E32"/>
    <w:rsid w:val="7E7D9E14"/>
    <w:rsid w:val="7E801F13"/>
    <w:rsid w:val="7E82F8BF"/>
    <w:rsid w:val="7E935698"/>
    <w:rsid w:val="7E9AF4A4"/>
    <w:rsid w:val="7EA75774"/>
    <w:rsid w:val="7EBE0147"/>
    <w:rsid w:val="7EC36252"/>
    <w:rsid w:val="7EC56D21"/>
    <w:rsid w:val="7ECA3D16"/>
    <w:rsid w:val="7EDFED12"/>
    <w:rsid w:val="7F03E4B7"/>
    <w:rsid w:val="7F1115AD"/>
    <w:rsid w:val="7F1C893E"/>
    <w:rsid w:val="7F381F9D"/>
    <w:rsid w:val="7F3A60CD"/>
    <w:rsid w:val="7F3E1F49"/>
    <w:rsid w:val="7F538BB8"/>
    <w:rsid w:val="7F555D3D"/>
    <w:rsid w:val="7F631106"/>
    <w:rsid w:val="7F66D0EB"/>
    <w:rsid w:val="7F80097C"/>
    <w:rsid w:val="7F82962A"/>
    <w:rsid w:val="7FA547E6"/>
    <w:rsid w:val="7FB231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8673"/>
    <o:shapelayout v:ext="edit">
      <o:idmap v:ext="edit" data="1"/>
    </o:shapelayout>
  </w:shapeDefaults>
  <w:decimalSymbol w:val="."/>
  <w:listSeparator w:val=","/>
  <w14:docId w14:val="7E9F9319"/>
  <w15:docId w15:val="{28AF5A83-EAF2-B14D-868C-09240C644B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F32C35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link w:val="Heading2Char"/>
    <w:uiPriority w:val="9"/>
    <w:qFormat/>
    <w:rsid w:val="00F32C35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link w:val="Heading3Char"/>
    <w:uiPriority w:val="9"/>
    <w:qFormat/>
    <w:rsid w:val="00F32C35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F1BB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B07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B075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B075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B075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B075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B075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075D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01E4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1E4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01E4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01E49"/>
    <w:rPr>
      <w:rFonts w:ascii="Calibri" w:hAnsi="Calibri" w:cs="Calibri"/>
      <w:noProof/>
    </w:rPr>
  </w:style>
  <w:style w:type="character" w:customStyle="1" w:styleId="position-number">
    <w:name w:val="position-number"/>
    <w:basedOn w:val="DefaultParagraphFont"/>
    <w:rsid w:val="00376C9E"/>
  </w:style>
  <w:style w:type="character" w:styleId="Hyperlink">
    <w:name w:val="Hyperlink"/>
    <w:basedOn w:val="DefaultParagraphFont"/>
    <w:uiPriority w:val="99"/>
    <w:unhideWhenUsed/>
    <w:rsid w:val="00376C9E"/>
    <w:rPr>
      <w:color w:val="0000FF"/>
      <w:u w:val="single"/>
    </w:rPr>
  </w:style>
  <w:style w:type="character" w:customStyle="1" w:styleId="docsum-authors">
    <w:name w:val="docsum-authors"/>
    <w:basedOn w:val="DefaultParagraphFont"/>
    <w:rsid w:val="00376C9E"/>
  </w:style>
  <w:style w:type="character" w:customStyle="1" w:styleId="docsum-journal-citation">
    <w:name w:val="docsum-journal-citation"/>
    <w:basedOn w:val="DefaultParagraphFont"/>
    <w:rsid w:val="00376C9E"/>
  </w:style>
  <w:style w:type="character" w:customStyle="1" w:styleId="citation-part">
    <w:name w:val="citation-part"/>
    <w:basedOn w:val="DefaultParagraphFont"/>
    <w:rsid w:val="00376C9E"/>
  </w:style>
  <w:style w:type="character" w:customStyle="1" w:styleId="docsum-pmid">
    <w:name w:val="docsum-pmid"/>
    <w:basedOn w:val="DefaultParagraphFont"/>
    <w:rsid w:val="00376C9E"/>
  </w:style>
  <w:style w:type="character" w:customStyle="1" w:styleId="free-resources">
    <w:name w:val="free-resources"/>
    <w:basedOn w:val="DefaultParagraphFont"/>
    <w:rsid w:val="00376C9E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27D04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326CEE"/>
  </w:style>
  <w:style w:type="paragraph" w:customStyle="1" w:styleId="paragraph">
    <w:name w:val="paragraph"/>
    <w:basedOn w:val="Normal"/>
    <w:rsid w:val="00B91D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rmaltextrun">
    <w:name w:val="normaltextrun"/>
    <w:basedOn w:val="DefaultParagraphFont"/>
    <w:rsid w:val="00B91DA0"/>
  </w:style>
  <w:style w:type="character" w:customStyle="1" w:styleId="eop">
    <w:name w:val="eop"/>
    <w:basedOn w:val="DefaultParagraphFont"/>
    <w:rsid w:val="00B91DA0"/>
  </w:style>
  <w:style w:type="character" w:customStyle="1" w:styleId="Heading1Char">
    <w:name w:val="Heading 1 Char"/>
    <w:basedOn w:val="DefaultParagraphFont"/>
    <w:link w:val="Heading1"/>
    <w:uiPriority w:val="9"/>
    <w:rsid w:val="00F32C35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rsid w:val="00F32C35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rsid w:val="00F32C35"/>
    <w:rPr>
      <w:rFonts w:ascii="Times New Roman" w:eastAsia="Times New Roman" w:hAnsi="Times New Roman" w:cs="Times New Roman"/>
      <w:b/>
      <w:bCs/>
      <w:sz w:val="27"/>
      <w:szCs w:val="27"/>
    </w:rPr>
  </w:style>
  <w:style w:type="character" w:customStyle="1" w:styleId="period">
    <w:name w:val="period"/>
    <w:basedOn w:val="DefaultParagraphFont"/>
    <w:rsid w:val="00F32C35"/>
  </w:style>
  <w:style w:type="character" w:customStyle="1" w:styleId="cit">
    <w:name w:val="cit"/>
    <w:basedOn w:val="DefaultParagraphFont"/>
    <w:rsid w:val="00F32C35"/>
  </w:style>
  <w:style w:type="character" w:customStyle="1" w:styleId="citation-doi">
    <w:name w:val="citation-doi"/>
    <w:basedOn w:val="DefaultParagraphFont"/>
    <w:rsid w:val="00F32C35"/>
  </w:style>
  <w:style w:type="character" w:customStyle="1" w:styleId="secondary-date">
    <w:name w:val="secondary-date"/>
    <w:basedOn w:val="DefaultParagraphFont"/>
    <w:rsid w:val="00F32C35"/>
  </w:style>
  <w:style w:type="character" w:customStyle="1" w:styleId="authors-list-item">
    <w:name w:val="authors-list-item"/>
    <w:basedOn w:val="DefaultParagraphFont"/>
    <w:rsid w:val="00F32C35"/>
  </w:style>
  <w:style w:type="character" w:customStyle="1" w:styleId="author-sup-separator">
    <w:name w:val="author-sup-separator"/>
    <w:basedOn w:val="DefaultParagraphFont"/>
    <w:rsid w:val="00F32C35"/>
  </w:style>
  <w:style w:type="character" w:customStyle="1" w:styleId="comma">
    <w:name w:val="comma"/>
    <w:basedOn w:val="DefaultParagraphFont"/>
    <w:rsid w:val="00F32C35"/>
  </w:style>
  <w:style w:type="character" w:customStyle="1" w:styleId="Title1">
    <w:name w:val="Title1"/>
    <w:basedOn w:val="DefaultParagraphFont"/>
    <w:rsid w:val="00F32C35"/>
  </w:style>
  <w:style w:type="character" w:customStyle="1" w:styleId="identifier">
    <w:name w:val="identifier"/>
    <w:basedOn w:val="DefaultParagraphFont"/>
    <w:rsid w:val="00F32C35"/>
  </w:style>
  <w:style w:type="character" w:customStyle="1" w:styleId="id-label">
    <w:name w:val="id-label"/>
    <w:basedOn w:val="DefaultParagraphFont"/>
    <w:rsid w:val="00F32C35"/>
  </w:style>
  <w:style w:type="character" w:styleId="Strong">
    <w:name w:val="Strong"/>
    <w:basedOn w:val="DefaultParagraphFont"/>
    <w:uiPriority w:val="22"/>
    <w:qFormat/>
    <w:rsid w:val="00F32C35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F32C3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copyright">
    <w:name w:val="copyright"/>
    <w:basedOn w:val="Normal"/>
    <w:rsid w:val="00F32C3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6E364E"/>
    <w:pPr>
      <w:spacing w:after="0" w:line="240" w:lineRule="auto"/>
    </w:pPr>
  </w:style>
  <w:style w:type="character" w:customStyle="1" w:styleId="Mention1">
    <w:name w:val="Mention1"/>
    <w:basedOn w:val="DefaultParagraphFont"/>
    <w:uiPriority w:val="99"/>
    <w:unhideWhenUsed/>
    <w:rPr>
      <w:color w:val="2B579A"/>
      <w:shd w:val="clear" w:color="auto" w:fill="E6E6E6"/>
    </w:r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Header">
    <w:name w:val="header"/>
    <w:basedOn w:val="Normal"/>
    <w:link w:val="HeaderChar"/>
    <w:uiPriority w:val="99"/>
    <w:unhideWhenUsed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</w:style>
  <w:style w:type="paragraph" w:styleId="Footer">
    <w:name w:val="footer"/>
    <w:basedOn w:val="Normal"/>
    <w:link w:val="FooterChar"/>
    <w:uiPriority w:val="99"/>
    <w:unhideWhenUsed/>
    <w:pPr>
      <w:tabs>
        <w:tab w:val="center" w:pos="4680"/>
        <w:tab w:val="right" w:pos="9360"/>
      </w:tabs>
      <w:spacing w:after="0" w:line="240" w:lineRule="auto"/>
    </w:pPr>
  </w:style>
  <w:style w:type="character" w:styleId="Emphasis">
    <w:name w:val="Emphasis"/>
    <w:basedOn w:val="DefaultParagraphFont"/>
    <w:uiPriority w:val="20"/>
    <w:qFormat/>
    <w:rsid w:val="006D76B3"/>
    <w:rPr>
      <w:i/>
      <w:iCs/>
    </w:rPr>
  </w:style>
  <w:style w:type="character" w:styleId="UnresolvedMention">
    <w:name w:val="Unresolved Mention"/>
    <w:basedOn w:val="DefaultParagraphFont"/>
    <w:uiPriority w:val="99"/>
    <w:semiHidden/>
    <w:unhideWhenUsed/>
    <w:rsid w:val="00C13FA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848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7003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436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447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217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200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175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395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019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803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251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570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75521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23598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103048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587159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931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2484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83132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4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4009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19190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716201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337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2972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234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803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318750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1217335">
          <w:marLeft w:val="21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0580588">
          <w:marLeft w:val="21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961338">
          <w:marLeft w:val="21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8643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985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2814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8315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28699218">
                  <w:marLeft w:val="-165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6879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484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2259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5" Type="http://schemas.microsoft.com/office/2018/08/relationships/commentsExtensible" Target="commentsExtensi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24" Type="http://schemas.microsoft.com/office/2020/10/relationships/intelligence" Target="intelligence2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51a00f5b-f6a3-4bc6-a096-50e52651edda" xsi:nil="true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6585DE427A8974DA19DDC1B7C3CD855" ma:contentTypeVersion="12" ma:contentTypeDescription="Create a new document." ma:contentTypeScope="" ma:versionID="2fe8d38934c61c7ba6feac6d1cdfc89b">
  <xsd:schema xmlns:xsd="http://www.w3.org/2001/XMLSchema" xmlns:xs="http://www.w3.org/2001/XMLSchema" xmlns:p="http://schemas.microsoft.com/office/2006/metadata/properties" xmlns:ns3="51a00f5b-f6a3-4bc6-a096-50e52651edda" xmlns:ns4="f4b7b654-7103-4297-abd7-ff441018f48f" targetNamespace="http://schemas.microsoft.com/office/2006/metadata/properties" ma:root="true" ma:fieldsID="cbbe7757b0a3cc811971e2810fbffdfe" ns3:_="" ns4:_="">
    <xsd:import namespace="51a00f5b-f6a3-4bc6-a096-50e52651edda"/>
    <xsd:import namespace="f4b7b654-7103-4297-abd7-ff441018f48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_activity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1a00f5b-f6a3-4bc6-a096-50e52651edd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_activity" ma:index="19" nillable="true" ma:displayName="_activity" ma:hidden="true" ma:internalName="_activity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4b7b654-7103-4297-abd7-ff441018f48f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3D5F4F-8FD5-4018-8BFD-6756BB69EC68}">
  <ds:schemaRefs>
    <ds:schemaRef ds:uri="http://purl.org/dc/elements/1.1/"/>
    <ds:schemaRef ds:uri="http://schemas.microsoft.com/office/infopath/2007/PartnerControls"/>
    <ds:schemaRef ds:uri="http://schemas.microsoft.com/office/2006/documentManagement/types"/>
    <ds:schemaRef ds:uri="http://www.w3.org/XML/1998/namespace"/>
    <ds:schemaRef ds:uri="http://schemas.openxmlformats.org/package/2006/metadata/core-properties"/>
    <ds:schemaRef ds:uri="http://purl.org/dc/terms/"/>
    <ds:schemaRef ds:uri="http://purl.org/dc/dcmitype/"/>
    <ds:schemaRef ds:uri="f4b7b654-7103-4297-abd7-ff441018f48f"/>
    <ds:schemaRef ds:uri="51a00f5b-f6a3-4bc6-a096-50e52651edda"/>
    <ds:schemaRef ds:uri="http://schemas.microsoft.com/office/2006/metadata/properties"/>
  </ds:schemaRefs>
</ds:datastoreItem>
</file>

<file path=customXml/itemProps2.xml><?xml version="1.0" encoding="utf-8"?>
<ds:datastoreItem xmlns:ds="http://schemas.openxmlformats.org/officeDocument/2006/customXml" ds:itemID="{32B762BE-288D-4F16-A8E6-5B3FD534B64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1a00f5b-f6a3-4bc6-a096-50e52651edda"/>
    <ds:schemaRef ds:uri="f4b7b654-7103-4297-abd7-ff441018f48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54AD759C-8C2B-4AC1-B0AE-72E1BA1A1279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549E1C-A366-41BE-AB75-C3748539D5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066</Words>
  <Characters>6079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regon Health and Science University</Company>
  <LinksUpToDate>false</LinksUpToDate>
  <CharactersWithSpaces>71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ynne Strasfeld</dc:creator>
  <cp:keywords/>
  <dc:description/>
  <cp:lastModifiedBy>Lynne Strasfeld</cp:lastModifiedBy>
  <cp:revision>3</cp:revision>
  <dcterms:created xsi:type="dcterms:W3CDTF">2023-11-15T21:50:00Z</dcterms:created>
  <dcterms:modified xsi:type="dcterms:W3CDTF">2023-11-17T0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6585DE427A8974DA19DDC1B7C3CD855</vt:lpwstr>
  </property>
</Properties>
</file>